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466226"/>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0ECB5942"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informacje i wiedzę pozyskiwane w ramach z pomiaru jakości z punktu widzenia interesariuszy do doskonalenia systemów zarządzania jakością uczelni ze szczególnym uwzględnieniem uczelni technicznych.</w:t>
      </w:r>
    </w:p>
    <w:p w14:paraId="10FF1316" w14:textId="77777777"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rsidP="009117B6">
      <w:pPr>
        <w:pStyle w:val="Akapitzlist"/>
        <w:numPr>
          <w:ilvl w:val="0"/>
          <w:numId w:val="64"/>
        </w:numPr>
      </w:pPr>
      <w:r w:rsidRPr="00233788">
        <w:t>Jak różni interesariusze uczelni postrzegają cel istnienia uniwersytetów</w:t>
      </w:r>
      <w:r>
        <w:t>?</w:t>
      </w:r>
    </w:p>
    <w:p w14:paraId="6178ABB4" w14:textId="282BA613" w:rsidR="009117B6" w:rsidRPr="00233788" w:rsidRDefault="009117B6" w:rsidP="009117B6">
      <w:pPr>
        <w:pStyle w:val="Akapitzlist"/>
        <w:numPr>
          <w:ilvl w:val="0"/>
          <w:numId w:val="64"/>
        </w:numPr>
      </w:pPr>
      <w:r>
        <w:t>Jak różni interesariusze postrzegają znaczenie różnych grup interesariuszy uniwersytetów?</w:t>
      </w:r>
    </w:p>
    <w:p w14:paraId="68C01709" w14:textId="77777777" w:rsidR="009117B6" w:rsidRDefault="009117B6" w:rsidP="00376EBD">
      <w:pPr>
        <w:pStyle w:val="Akapitzlist"/>
        <w:numPr>
          <w:ilvl w:val="0"/>
          <w:numId w:val="64"/>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rsidP="00376EBD">
      <w:pPr>
        <w:pStyle w:val="Akapitzlist"/>
        <w:numPr>
          <w:ilvl w:val="0"/>
          <w:numId w:val="64"/>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W celu przybliżenia</w:t>
      </w:r>
      <w:r w:rsidRPr="00C45564">
        <w:t xml:space="preserve"> odpowiedzi </w:t>
      </w:r>
      <w:r w:rsidRPr="00C45564">
        <w:t xml:space="preserve">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0D7C40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 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77805A1" w:rsidR="008D38B6" w:rsidRPr="008D38B6" w:rsidRDefault="008D38B6" w:rsidP="008D38B6">
      <w:pPr>
        <w:pStyle w:val="Tytutabeli"/>
      </w:pPr>
      <w:bookmarkStart w:id="6" w:name="_Ref164321912"/>
      <w:bookmarkStart w:id="7" w:name="_Toc168466281"/>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48D3A74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0202014D" w:rsidR="000A30E0" w:rsidRPr="0004095D" w:rsidRDefault="000A30E0" w:rsidP="00C45564">
      <w:r>
        <w:t xml:space="preserve">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466228"/>
      <w:r w:rsidRPr="00233788">
        <w:t>Wyzwania zarządzania uczelnią</w:t>
      </w:r>
      <w:bookmarkEnd w:id="11"/>
      <w:bookmarkEnd w:id="12"/>
      <w:bookmarkEnd w:id="13"/>
    </w:p>
    <w:p w14:paraId="6AAF50CD" w14:textId="43D8D9A0"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 xml:space="preserve">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466229"/>
      <w:r w:rsidRPr="007E5540">
        <w:t>Historyczne i współczesne koncepcje zarządzania uczelnią</w:t>
      </w:r>
      <w:bookmarkEnd w:id="14"/>
      <w:bookmarkEnd w:id="15"/>
      <w:bookmarkEnd w:id="16"/>
    </w:p>
    <w:p w14:paraId="416B7953" w14:textId="51739F2D"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BAE6FCA"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BF7D63">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00BF7D63" w:rsidRPr="00233788">
        <w:t xml:space="preserve">Rysunek </w:t>
      </w:r>
      <w:r w:rsidR="00BF7D63">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rsidR="00BF7D63">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00BF7D63" w:rsidRPr="00233788">
        <w:t xml:space="preserve">Tabela </w:t>
      </w:r>
      <w:r w:rsidR="00BF7D63">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1" w:name="_Ref134896402"/>
      <w:bookmarkStart w:id="22" w:name="_Ref134896403"/>
      <w:bookmarkStart w:id="23"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117B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466230"/>
      <w:r w:rsidRPr="00233788">
        <w:t>Zmiany organizacyjne współczesnych uniwersytetów</w:t>
      </w:r>
      <w:bookmarkEnd w:id="24"/>
      <w:bookmarkEnd w:id="25"/>
      <w:bookmarkEnd w:id="26"/>
    </w:p>
    <w:p w14:paraId="64225CEA" w14:textId="3341EDD5"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F7D63">
        <w:t>niżej</w:t>
      </w:r>
      <w:r w:rsidR="009D391E">
        <w:fldChar w:fldCharType="end"/>
      </w:r>
      <w:r w:rsidRPr="00233788">
        <w:t>.</w:t>
      </w:r>
    </w:p>
    <w:p w14:paraId="1553683C" w14:textId="65E454FD" w:rsidR="000A51B9" w:rsidRPr="00233788" w:rsidRDefault="000A51B9" w:rsidP="000A51B9">
      <w:pPr>
        <w:pStyle w:val="Tytutabeli"/>
      </w:pPr>
      <w:bookmarkStart w:id="27" w:name="_Ref134896517"/>
      <w:bookmarkStart w:id="28" w:name="_Ref134896498"/>
      <w:bookmarkStart w:id="2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A55CEF5"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F7D63" w:rsidRPr="00233788">
        <w:t xml:space="preserve">Tabela </w:t>
      </w:r>
      <w:r w:rsidR="00BF7D63">
        <w:rPr>
          <w:noProof/>
        </w:rPr>
        <w:t>2</w:t>
      </w:r>
      <w:r w:rsidR="009D391E">
        <w:fldChar w:fldCharType="end"/>
      </w:r>
      <w:r w:rsidRPr="00233788">
        <w:t xml:space="preserve">) cechy tworzenia wiedzy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97478E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F7D63">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0" w:name="_Ref134896641"/>
      <w:bookmarkStart w:id="31" w:name="_Ref134896609"/>
      <w:bookmarkStart w:id="3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6A0729F7"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F7D63" w:rsidRPr="00233788">
        <w:t xml:space="preserve">Tabela </w:t>
      </w:r>
      <w:r w:rsidR="00BF7D63">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0406204D"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F7D63">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3" w:name="_Ref134896694"/>
      <w:bookmarkStart w:id="34" w:name="_Ref134896667"/>
      <w:bookmarkStart w:id="35"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75A1D7F"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4DCB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F7D63">
        <w:t>niżej</w:t>
      </w:r>
      <w:r w:rsidR="009D391E">
        <w:fldChar w:fldCharType="end"/>
      </w:r>
      <w:r w:rsidRPr="00233788">
        <w:t>.</w:t>
      </w:r>
    </w:p>
    <w:p w14:paraId="57692E27" w14:textId="6C5303A9" w:rsidR="000A51B9" w:rsidRPr="00233788" w:rsidRDefault="000A51B9" w:rsidP="000A51B9">
      <w:pPr>
        <w:pStyle w:val="Tytutabeli"/>
      </w:pPr>
      <w:bookmarkStart w:id="36" w:name="_Ref134896738"/>
      <w:bookmarkStart w:id="37" w:name="_Ref134896711"/>
      <w:bookmarkStart w:id="38"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2BB47731"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39" w:name="_Ref134899485"/>
      <w:bookmarkStart w:id="40" w:name="_Ref134899477"/>
      <w:bookmarkStart w:id="41" w:name="_Ref139740940"/>
      <w:bookmarkStart w:id="42"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276F4D65"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 xml:space="preserve"> oraz zilustrowane na wykresie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t>
      </w:r>
      <w:r w:rsidRPr="00233788">
        <w:lastRenderedPageBreak/>
        <w:t xml:space="preserve">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rsidR="00BF7D63">
        <w:t>wyżej</w:t>
      </w:r>
      <w:r>
        <w:fldChar w:fldCharType="end"/>
      </w:r>
      <w:r>
        <w:t xml:space="preserve"> (</w:t>
      </w:r>
      <w:r>
        <w:fldChar w:fldCharType="begin"/>
      </w:r>
      <w:r>
        <w:instrText xml:space="preserve"> REF _Ref134899485 \h </w:instrText>
      </w:r>
      <w:r>
        <w:fldChar w:fldCharType="separate"/>
      </w:r>
      <w:r w:rsidR="00BF7D63" w:rsidRPr="00233788">
        <w:t xml:space="preserve">Rysunek </w:t>
      </w:r>
      <w:r w:rsidR="00BF7D63">
        <w:rPr>
          <w:noProof/>
        </w:rPr>
        <w:t>3</w:t>
      </w:r>
      <w:r>
        <w:fldChar w:fldCharType="end"/>
      </w:r>
      <w:r>
        <w:t>)</w:t>
      </w:r>
      <w:r w:rsidRPr="00233788">
        <w:t>.</w:t>
      </w:r>
    </w:p>
    <w:p w14:paraId="66BF930A" w14:textId="17375AA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030B56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F7D63">
        <w:t>niżej</w:t>
      </w:r>
      <w:r w:rsidR="009D391E">
        <w:fldChar w:fldCharType="end"/>
      </w:r>
      <w:r w:rsidRPr="00233788">
        <w:t>.</w:t>
      </w:r>
    </w:p>
    <w:p w14:paraId="45608498" w14:textId="6AE73631" w:rsidR="000A51B9" w:rsidRPr="00233788" w:rsidRDefault="000A51B9" w:rsidP="000A51B9">
      <w:pPr>
        <w:pStyle w:val="Tytutabeli"/>
      </w:pPr>
      <w:bookmarkStart w:id="43" w:name="_Ref134896787"/>
      <w:bookmarkStart w:id="44" w:name="_Ref134896759"/>
      <w:bookmarkStart w:id="45"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3"/>
      <w:r w:rsidRPr="00233788">
        <w:t xml:space="preserve"> Wybrane kierunki zmian pozafinansowych wprowadzanych wraz z Ustawą 2.0</w:t>
      </w:r>
      <w:bookmarkEnd w:id="44"/>
      <w:bookmarkEnd w:id="4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0C5A5E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F7D63" w:rsidRPr="00233788">
        <w:t xml:space="preserve">Tabela </w:t>
      </w:r>
      <w:r w:rsidR="00BF7D63">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5CFD08D"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 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 xml:space="preserve">przyznawanie tytułów i stopni naukowych powoduje znaczą kumulację władzy w ramach jednego organu, co może prowadzić do negatywnych </w:t>
      </w:r>
      <w:r w:rsidR="00D92A7F">
        <w:lastRenderedPageBreak/>
        <w:t xml:space="preserve">zjawisk, szczególnie wobec ujawnienia się braku precyzji obowiązującego prawa w zakresie praktycznych szczegółów działań i trybu niektórych podejmowanych decyzji, prowadzącego do wątpliwości w 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6" w:name="_Ref66874449"/>
      <w:bookmarkStart w:id="47" w:name="_Toc164801001"/>
      <w:bookmarkStart w:id="48" w:name="_Toc168466231"/>
      <w:r w:rsidRPr="00233788">
        <w:t>Uwarunkowania funkcjonowania uczelni w Polsce</w:t>
      </w:r>
      <w:bookmarkEnd w:id="46"/>
      <w:bookmarkEnd w:id="47"/>
      <w:bookmarkEnd w:id="48"/>
    </w:p>
    <w:p w14:paraId="0DBFD87F" w14:textId="4487B94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w:t>
      </w:r>
      <w:r w:rsidR="00CC588E">
        <w:t>ż</w:t>
      </w:r>
      <w:r w:rsidRPr="00233788">
        <w:t xml:space="preserve">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F7D63">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49" w:name="_Ref134899516"/>
      <w:bookmarkStart w:id="50" w:name="_Ref134899508"/>
      <w:bookmarkStart w:id="51" w:name="_Ref134899531"/>
      <w:bookmarkStart w:id="52" w:name="_Ref139740994"/>
      <w:bookmarkStart w:id="53" w:name="_Ref139741134"/>
      <w:bookmarkStart w:id="54"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49"/>
      <w:r w:rsidRPr="00233788">
        <w:t xml:space="preserve"> Tendencje zmian na rynku edukacji wyższej w Polsce po roku 1989</w:t>
      </w:r>
      <w:bookmarkEnd w:id="50"/>
      <w:bookmarkEnd w:id="51"/>
      <w:bookmarkEnd w:id="52"/>
      <w:bookmarkEnd w:id="53"/>
      <w:bookmarkEnd w:id="54"/>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43426E3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F7D63" w:rsidRPr="00233788">
        <w:t xml:space="preserve">Rysunek </w:t>
      </w:r>
      <w:r w:rsidR="00BF7D63">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F7D63">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79CE037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F7D63" w:rsidRPr="00233788">
        <w:t xml:space="preserve">Rysunek </w:t>
      </w:r>
      <w:r w:rsidR="00BF7D63">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F7D63">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F7D63" w:rsidRPr="00233788">
        <w:t xml:space="preserve">Rysunek </w:t>
      </w:r>
      <w:r w:rsidR="00BF7D63">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5" w:name="_Ref134899557"/>
      <w:bookmarkStart w:id="56" w:name="_Ref134899549"/>
      <w:bookmarkStart w:id="57" w:name="_Ref139741152"/>
      <w:bookmarkStart w:id="58"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5"/>
      <w:r w:rsidRPr="00233788">
        <w:t xml:space="preserve"> Wartości współczynnika </w:t>
      </w:r>
      <w:proofErr w:type="spellStart"/>
      <w:r w:rsidRPr="00233788">
        <w:t>skolaryzacji</w:t>
      </w:r>
      <w:proofErr w:type="spellEnd"/>
      <w:r w:rsidRPr="00233788">
        <w:t xml:space="preserve"> dla edukacji wyższej w latach 2010-2019</w:t>
      </w:r>
      <w:bookmarkEnd w:id="56"/>
      <w:bookmarkEnd w:id="57"/>
      <w:bookmarkEnd w:id="58"/>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9497194"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BF7D63">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F7D63">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59" w:name="_Ref134899462"/>
      <w:bookmarkStart w:id="60" w:name="_Ref134899451"/>
      <w:bookmarkStart w:id="61" w:name="_Ref134899578"/>
      <w:bookmarkStart w:id="62" w:name="_Ref139741167"/>
      <w:bookmarkStart w:id="63"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59"/>
      <w:r w:rsidRPr="00233788">
        <w:t xml:space="preserve"> Liczba studentów uczelni publicznych na tle liczby studentów ogółem w latach 2002</w:t>
      </w:r>
      <w:r>
        <w:t>–</w:t>
      </w:r>
      <w:r w:rsidRPr="00233788">
        <w:t>2022*</w:t>
      </w:r>
      <w:bookmarkEnd w:id="60"/>
      <w:bookmarkEnd w:id="61"/>
      <w:bookmarkEnd w:id="62"/>
      <w:bookmarkEnd w:id="63"/>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7980557E"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D5FE37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F7D63">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4" w:name="_Ref134899606"/>
      <w:bookmarkStart w:id="65" w:name="_Ref134899597"/>
      <w:bookmarkStart w:id="66" w:name="_Ref139741182"/>
      <w:bookmarkStart w:id="67"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4"/>
      <w:r w:rsidRPr="00233788">
        <w:t xml:space="preserve"> Wydatki na szkolnictwo wyższe w wybranych krajach </w:t>
      </w:r>
      <w:r w:rsidR="00AA75ED">
        <w:t>w roku 201</w:t>
      </w:r>
      <w:r w:rsidR="00F773E4">
        <w:t>9</w:t>
      </w:r>
      <w:r w:rsidR="00AA75ED">
        <w:t xml:space="preserve"> </w:t>
      </w:r>
      <w:r w:rsidRPr="00233788">
        <w:t>europejskich jako procent PKB</w:t>
      </w:r>
      <w:bookmarkEnd w:id="65"/>
      <w:bookmarkEnd w:id="66"/>
      <w:bookmarkEnd w:id="67"/>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597355BF"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F7D63" w:rsidRPr="00233788">
        <w:t xml:space="preserve">Rysunek </w:t>
      </w:r>
      <w:r w:rsidR="00BF7D63">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F7D63">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68" w:name="_Ref134899630"/>
      <w:bookmarkStart w:id="69" w:name="_Ref134899617"/>
      <w:bookmarkStart w:id="70" w:name="_Ref139741196"/>
      <w:bookmarkStart w:id="71"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8"/>
      <w:r w:rsidRPr="00233788">
        <w:t xml:space="preserve"> Udział wydatków publicznych na szkolnictwo wyższe w PKB Polski</w:t>
      </w:r>
      <w:bookmarkEnd w:id="69"/>
      <w:bookmarkEnd w:id="70"/>
      <w:bookmarkEnd w:id="71"/>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72084BE1"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F7D63" w:rsidRPr="00233788">
        <w:t xml:space="preserve">Rysunek </w:t>
      </w:r>
      <w:r w:rsidR="00BF7D63">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BF7D63">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2" w:name="_Ref134899652"/>
      <w:bookmarkStart w:id="73" w:name="_Ref134899644"/>
      <w:bookmarkStart w:id="74" w:name="_Ref139741209"/>
      <w:bookmarkStart w:id="75"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2"/>
      <w:r w:rsidRPr="00233788">
        <w:t xml:space="preserve"> Udział wyniku finansowego netto w przychodzie uczelni versus nakłady inwestycyjne uczelni publicznych w Polsce</w:t>
      </w:r>
      <w:bookmarkEnd w:id="73"/>
      <w:bookmarkEnd w:id="74"/>
      <w:bookmarkEnd w:id="75"/>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7F5DA86"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45C06F12"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w:t>
      </w:r>
      <w:r w:rsidRPr="00233788">
        <w:lastRenderedPageBreak/>
        <w:t>rów. Warto podkreślić, że bardzo podobne tendencje można zaobserwować zarówno w rankingach globalnych</w:t>
      </w:r>
      <w:r>
        <w:t>,</w:t>
      </w:r>
      <w:r w:rsidRPr="00233788">
        <w:t xml:space="preserve"> jak i najbardziej cenionym polskim rankingu miesięcznika Perspektywy.</w:t>
      </w:r>
    </w:p>
    <w:p w14:paraId="4B47C0FE" w14:textId="3452B249"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6" w:name="_Ref164514974"/>
      <w:bookmarkStart w:id="77" w:name="_Toc164801002"/>
      <w:bookmarkStart w:id="78" w:name="_Toc168466232"/>
      <w:r w:rsidRPr="00233788">
        <w:t>Specyfika zarządzania uczelniami</w:t>
      </w:r>
      <w:bookmarkEnd w:id="76"/>
      <w:bookmarkEnd w:id="77"/>
      <w:bookmarkEnd w:id="78"/>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9" w:name="_Toc164801003"/>
      <w:bookmarkStart w:id="80" w:name="_Toc168466233"/>
      <w:r w:rsidRPr="00233788">
        <w:t>Cele organizacji uniwersyteckiej</w:t>
      </w:r>
      <w:bookmarkEnd w:id="79"/>
      <w:bookmarkEnd w:id="80"/>
    </w:p>
    <w:p w14:paraId="71D4507D" w14:textId="35123E69"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F7D63">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w:t>
      </w:r>
      <w:r w:rsidRPr="00233788">
        <w:lastRenderedPageBreak/>
        <w:t xml:space="preserve">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1" w:name="_Ref134899676"/>
      <w:bookmarkStart w:id="82" w:name="_Ref134899668"/>
      <w:bookmarkStart w:id="83" w:name="_Ref139741232"/>
      <w:bookmarkStart w:id="84"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1"/>
      <w:r w:rsidRPr="00233788">
        <w:t xml:space="preserve"> Miejsce celów w procesie zarządzania organizacją</w:t>
      </w:r>
      <w:bookmarkEnd w:id="82"/>
      <w:bookmarkEnd w:id="83"/>
      <w:bookmarkEnd w:id="8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74DC941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F7D63" w:rsidRPr="00233788">
        <w:t xml:space="preserve">Rysunek </w:t>
      </w:r>
      <w:r w:rsidR="00BF7D63">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F7D63">
        <w:t>niżej</w:t>
      </w:r>
      <w:r w:rsidR="009D391E">
        <w:fldChar w:fldCharType="end"/>
      </w:r>
      <w:r>
        <w:t>.</w:t>
      </w:r>
    </w:p>
    <w:p w14:paraId="22F89B0E" w14:textId="7989E6B2" w:rsidR="00F64C2F" w:rsidRPr="00233788" w:rsidRDefault="00F64C2F" w:rsidP="00F64C2F">
      <w:pPr>
        <w:pStyle w:val="Tytutabeli"/>
      </w:pPr>
      <w:bookmarkStart w:id="85" w:name="_Ref134896845"/>
      <w:bookmarkStart w:id="86" w:name="_Ref134896812"/>
      <w:bookmarkStart w:id="87"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5"/>
      <w:r w:rsidRPr="00233788">
        <w:t xml:space="preserve"> Etapy </w:t>
      </w:r>
      <w:r>
        <w:t>zmian</w:t>
      </w:r>
      <w:r w:rsidRPr="00233788">
        <w:t xml:space="preserve"> celów uniwersytetów</w:t>
      </w:r>
      <w:bookmarkEnd w:id="86"/>
      <w:bookmarkEnd w:id="8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242847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F7D63">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w:t>
      </w:r>
      <w:r w:rsidRPr="00B90A3A">
        <w:lastRenderedPageBreak/>
        <w:t>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E49CC5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F7D63">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F7D63">
        <w:t xml:space="preserve">Rysunek </w:t>
      </w:r>
      <w:r w:rsidR="00BF7D63">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w:t>
      </w:r>
      <w:r>
        <w:lastRenderedPageBreak/>
        <w:t>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88" w:name="_Ref134899698"/>
      <w:bookmarkStart w:id="89" w:name="_Ref134899690"/>
      <w:bookmarkStart w:id="90" w:name="_Ref134899726"/>
      <w:bookmarkStart w:id="91"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8"/>
      <w:r>
        <w:t xml:space="preserve"> Klasyfikacja zasobów </w:t>
      </w:r>
      <w:r w:rsidRPr="00B21058">
        <w:t>uczelni</w:t>
      </w:r>
      <w:bookmarkEnd w:id="89"/>
      <w:bookmarkEnd w:id="90"/>
      <w:bookmarkEnd w:id="9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566D5081"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F7D63">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31B9C60" w:rsidR="00E44E17" w:rsidRDefault="00F64C2F" w:rsidP="00F64C2F">
      <w:r>
        <w:t xml:space="preserve">Ważnym zasobem niematerialnym uczelni jest również jej kultura organizacyjna. Posiada ona bowiem różne cechy, które mogą zarówno wspierać, jak i osłabiać zdolności do innowacyjności. W 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2" w:name="_Ref67311339"/>
      <w:bookmarkStart w:id="93" w:name="_Ref67311347"/>
      <w:bookmarkStart w:id="94" w:name="_Ref67757874"/>
      <w:bookmarkStart w:id="95" w:name="_Toc164801004"/>
      <w:bookmarkStart w:id="96" w:name="_Toc168466234"/>
      <w:bookmarkStart w:id="97" w:name="_Ref66114796"/>
      <w:r w:rsidRPr="00233788">
        <w:lastRenderedPageBreak/>
        <w:t>Cechy szczególne uniwersyteckiej kultury organizacji</w:t>
      </w:r>
      <w:bookmarkEnd w:id="92"/>
      <w:bookmarkEnd w:id="93"/>
      <w:bookmarkEnd w:id="94"/>
      <w:bookmarkEnd w:id="95"/>
      <w:bookmarkEnd w:id="9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1F89F2F"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F7D63">
        <w:t>niżej</w:t>
      </w:r>
      <w:r w:rsidR="009D391E">
        <w:fldChar w:fldCharType="end"/>
      </w:r>
      <w:r w:rsidRPr="00233788">
        <w:t>.</w:t>
      </w:r>
    </w:p>
    <w:p w14:paraId="7EDF45A0" w14:textId="341CDB40" w:rsidR="00F64C2F" w:rsidRPr="00233788" w:rsidRDefault="00F64C2F" w:rsidP="00F64C2F">
      <w:pPr>
        <w:pStyle w:val="Tytutabeli"/>
      </w:pPr>
      <w:bookmarkStart w:id="98" w:name="_Ref134896895"/>
      <w:bookmarkStart w:id="99" w:name="_Ref134896859"/>
      <w:bookmarkStart w:id="100" w:name="_Toc168466820"/>
      <w:r w:rsidRPr="00233788">
        <w:t xml:space="preserve">Tabela </w:t>
      </w:r>
      <w:r>
        <w:fldChar w:fldCharType="begin"/>
      </w:r>
      <w:r>
        <w:instrText xml:space="preserve"> SEQ Tabela \* ARABIC </w:instrText>
      </w:r>
      <w:r>
        <w:fldChar w:fldCharType="separate"/>
      </w:r>
      <w:r w:rsidR="00BF7D63">
        <w:rPr>
          <w:noProof/>
        </w:rPr>
        <w:t>8</w:t>
      </w:r>
      <w:r>
        <w:rPr>
          <w:noProof/>
        </w:rPr>
        <w:fldChar w:fldCharType="end"/>
      </w:r>
      <w:bookmarkEnd w:id="98"/>
      <w:r w:rsidRPr="00233788">
        <w:t xml:space="preserve"> Relacje pomiędzy elementami podstawowych kultur wpływających na pracowników akademickich</w:t>
      </w:r>
      <w:bookmarkEnd w:id="99"/>
      <w:bookmarkEnd w:id="10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0AFCA98"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F7D63">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F7D63" w:rsidRPr="00233788">
        <w:t xml:space="preserve">Tabela </w:t>
      </w:r>
      <w:r w:rsidR="00BF7D63">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3793B49"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2D0A84A1"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1" w:name="_Ref137885104"/>
      <w:bookmarkStart w:id="102" w:name="_Ref138175150"/>
      <w:bookmarkStart w:id="103" w:name="_Toc164801005"/>
      <w:bookmarkStart w:id="104" w:name="_Toc168466235"/>
      <w:r w:rsidRPr="00233788">
        <w:t>Wybrane aspekty roli prestiżu dla zarządzania uczelnią</w:t>
      </w:r>
      <w:bookmarkEnd w:id="97"/>
      <w:bookmarkEnd w:id="101"/>
      <w:bookmarkEnd w:id="102"/>
      <w:bookmarkEnd w:id="103"/>
      <w:bookmarkEnd w:id="104"/>
    </w:p>
    <w:p w14:paraId="42F6A84F" w14:textId="5027368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F7D63">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5" w:name="_Ref134899759"/>
      <w:bookmarkStart w:id="106" w:name="_Ref134899742"/>
      <w:bookmarkStart w:id="107" w:name="_Ref134899750"/>
      <w:bookmarkStart w:id="108"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5"/>
      <w:r>
        <w:t xml:space="preserve"> </w:t>
      </w:r>
      <w:r w:rsidRPr="00233788">
        <w:t>Model motywacji akademickich</w:t>
      </w:r>
      <w:bookmarkEnd w:id="106"/>
      <w:bookmarkEnd w:id="107"/>
      <w:bookmarkEnd w:id="108"/>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32A55C42"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F7D63">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F7D63">
        <w:t xml:space="preserve">Rysunek </w:t>
      </w:r>
      <w:r w:rsidR="00BF7D63">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70F88883"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F7D63">
        <w:t>niżej</w:t>
      </w:r>
      <w:r w:rsidR="009D391E">
        <w:fldChar w:fldCharType="end"/>
      </w:r>
      <w:r w:rsidRPr="00233788">
        <w:t>.</w:t>
      </w:r>
    </w:p>
    <w:p w14:paraId="2DE80C2B" w14:textId="4C6CB69E" w:rsidR="00A443E2" w:rsidRPr="00233788" w:rsidRDefault="00A443E2" w:rsidP="00A443E2">
      <w:pPr>
        <w:pStyle w:val="Tytutabeli"/>
      </w:pPr>
      <w:bookmarkStart w:id="109" w:name="_Ref134896993"/>
      <w:bookmarkStart w:id="110" w:name="_Ref134896916"/>
      <w:bookmarkStart w:id="111"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09"/>
      <w:r w:rsidRPr="00233788">
        <w:t xml:space="preserve"> Podział uczelni na 5 segmentów według kategorii prestiżu</w:t>
      </w:r>
      <w:bookmarkEnd w:id="110"/>
      <w:bookmarkEnd w:id="11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34D5103"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F7D63" w:rsidRPr="00233788">
        <w:t xml:space="preserve">Tabela </w:t>
      </w:r>
      <w:r w:rsidR="00BF7D63">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73F3B57"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xml:space="preserve">.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rsidR="005D3FA7">
        <w:t>uniwersytetów</w:t>
      </w:r>
      <w:r w:rsidRPr="00233788">
        <w:t xml:space="preserve">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F7D63">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Pr="00233788">
        <w:t>) przedstawiono udział kryteriów odnoszących się do prestiżu lub reputacji w wybranych rankingach światowych i ogólnopolskich.</w:t>
      </w:r>
    </w:p>
    <w:p w14:paraId="295B6D82" w14:textId="690469EB" w:rsidR="00A443E2" w:rsidRPr="00233788" w:rsidRDefault="00A443E2" w:rsidP="00A443E2">
      <w:pPr>
        <w:pStyle w:val="Tytutabeli"/>
      </w:pPr>
      <w:bookmarkStart w:id="112" w:name="_Ref134897016"/>
      <w:bookmarkStart w:id="113" w:name="_Ref134897006"/>
      <w:bookmarkStart w:id="114" w:name="_Toc168466822"/>
      <w:r w:rsidRPr="00233788">
        <w:lastRenderedPageBreak/>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2"/>
      <w:r w:rsidRPr="00233788">
        <w:t xml:space="preserve"> Udział kryteriów odnoszących się do prestiżu w ocenie rankingów </w:t>
      </w:r>
      <w:bookmarkEnd w:id="113"/>
      <w:r w:rsidR="005D3FA7">
        <w:t>uniwersytetów</w:t>
      </w:r>
      <w:bookmarkEnd w:id="11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1CC4038" w:rsidR="00A443E2" w:rsidRPr="00233788" w:rsidRDefault="009D391E" w:rsidP="00A443E2">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035CF116" w:rsidR="00C33786" w:rsidRPr="00233788" w:rsidRDefault="009D669A" w:rsidP="00B65F97">
      <w:r>
        <w:t>W odniesieniu do uczelni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w:t>
      </w:r>
      <w:r w:rsidR="00B90A1F">
        <w:lastRenderedPageBreak/>
        <w:t>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nieraz mają, lub artykułują rozbieżne interesy. Szersze omówienie środowiska uczelni w 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5" w:name="_Ref164494639"/>
      <w:bookmarkStart w:id="116" w:name="_Toc164801006"/>
      <w:bookmarkStart w:id="117" w:name="_Toc168466236"/>
      <w:r w:rsidRPr="00233788">
        <w:t>Środowisko wielu sprzecznych interesów</w:t>
      </w:r>
      <w:bookmarkEnd w:id="115"/>
      <w:bookmarkEnd w:id="116"/>
      <w:bookmarkEnd w:id="117"/>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39F75404"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F7D63">
        <w:t xml:space="preserve">Rysunek </w:t>
      </w:r>
      <w:r w:rsidR="00BF7D63">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18" w:name="_Ref134899916"/>
      <w:bookmarkStart w:id="119" w:name="_Ref73208374"/>
      <w:bookmarkStart w:id="12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8"/>
      <w:r w:rsidR="00BA56DD">
        <w:t xml:space="preserve"> Środowisko relacji uniwersytetu</w:t>
      </w:r>
      <w:bookmarkEnd w:id="119"/>
      <w:bookmarkEnd w:id="12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06D819"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F7D63">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F7D63">
        <w:t xml:space="preserve">Tabela </w:t>
      </w:r>
      <w:r w:rsidR="00BF7D63">
        <w:rPr>
          <w:noProof/>
        </w:rPr>
        <w:t>11</w:t>
      </w:r>
      <w:r w:rsidR="009D391E">
        <w:fldChar w:fldCharType="end"/>
      </w:r>
      <w:r w:rsidR="003B0EE7">
        <w:t>)</w:t>
      </w:r>
      <w:r w:rsidR="002F6256">
        <w:t>.</w:t>
      </w:r>
    </w:p>
    <w:p w14:paraId="5E890492" w14:textId="219CF084" w:rsidR="005C38C8" w:rsidRDefault="005C38C8" w:rsidP="005C38C8">
      <w:pPr>
        <w:pStyle w:val="Tytutabeli"/>
      </w:pPr>
      <w:bookmarkStart w:id="121" w:name="_Ref85278252"/>
      <w:bookmarkStart w:id="122" w:name="_Ref85278236"/>
      <w:bookmarkStart w:id="123"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1"/>
      <w:r w:rsidR="000F0BD2">
        <w:t xml:space="preserve"> Trzy rodzaj poziomów oporu wobec zmian wg </w:t>
      </w:r>
      <w:r w:rsidR="00153C9E">
        <w:t>Lozano</w:t>
      </w:r>
      <w:bookmarkEnd w:id="122"/>
      <w:bookmarkEnd w:id="12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14289E3"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F7D63">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F7D63">
        <w:t xml:space="preserve">Tabela </w:t>
      </w:r>
      <w:r w:rsidR="00BF7D63">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4" w:name="_Ref140344492"/>
      <w:bookmarkStart w:id="125" w:name="_Ref140344484"/>
      <w:bookmarkStart w:id="126" w:name="_Toc168466824"/>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4"/>
      <w:r>
        <w:t xml:space="preserve"> Analiza przykładowych sprzeczności interesów między różnymi grupami istotnymi dla uczelni</w:t>
      </w:r>
      <w:bookmarkEnd w:id="125"/>
      <w:bookmarkEnd w:id="12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3403FF6E" w:rsidR="00387B4E" w:rsidRDefault="00DD342E" w:rsidP="00914B41">
      <w:r>
        <w:t xml:space="preserve">Zawarte w tabeli </w:t>
      </w:r>
      <w:r>
        <w:fldChar w:fldCharType="begin"/>
      </w:r>
      <w:r>
        <w:instrText xml:space="preserve"> REF _Ref140344484 \p \h </w:instrText>
      </w:r>
      <w:r>
        <w:fldChar w:fldCharType="separate"/>
      </w:r>
      <w:r w:rsidR="00BF7D63">
        <w:t>wyżej</w:t>
      </w:r>
      <w:r>
        <w:fldChar w:fldCharType="end"/>
      </w:r>
      <w:r>
        <w:t xml:space="preserve"> (</w:t>
      </w:r>
      <w:r>
        <w:fldChar w:fldCharType="begin"/>
      </w:r>
      <w:r>
        <w:instrText xml:space="preserve"> REF _Ref140344492 \h </w:instrText>
      </w:r>
      <w:r>
        <w:fldChar w:fldCharType="separate"/>
      </w:r>
      <w:r w:rsidR="00BF7D63">
        <w:t xml:space="preserve">Tabela </w:t>
      </w:r>
      <w:r w:rsidR="00BF7D63">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4E773D55"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7" w:name="_Ref153646064"/>
      <w:bookmarkStart w:id="128" w:name="_Toc164801007"/>
      <w:bookmarkStart w:id="129" w:name="_Toc168466237"/>
      <w:r w:rsidRPr="00233788">
        <w:t xml:space="preserve">Wybrane aspekty pomiaru jakości w kontekście </w:t>
      </w:r>
      <w:r w:rsidR="00042DAF" w:rsidRPr="00233788">
        <w:t xml:space="preserve">usług </w:t>
      </w:r>
      <w:r w:rsidRPr="00233788">
        <w:t>uczelni</w:t>
      </w:r>
      <w:bookmarkEnd w:id="127"/>
      <w:bookmarkEnd w:id="128"/>
      <w:bookmarkEnd w:id="129"/>
    </w:p>
    <w:p w14:paraId="5FCA7449" w14:textId="2C79752B"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xml:space="preserve">, który </w:t>
      </w:r>
      <w:r w:rsidR="00B2787D">
        <w:lastRenderedPageBreak/>
        <w:t>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0" w:name="_Ref135920762"/>
      <w:bookmarkStart w:id="131" w:name="_Ref137068131"/>
      <w:bookmarkStart w:id="132" w:name="_Ref137068196"/>
      <w:bookmarkStart w:id="133" w:name="_Toc164801008"/>
      <w:bookmarkStart w:id="134" w:name="_Toc168466238"/>
      <w:r w:rsidRPr="00233788">
        <w:t xml:space="preserve">Wybrane definicje </w:t>
      </w:r>
      <w:r w:rsidR="004C2A7C">
        <w:t xml:space="preserve">i modele </w:t>
      </w:r>
      <w:r w:rsidRPr="00233788">
        <w:t>jakości</w:t>
      </w:r>
      <w:bookmarkEnd w:id="130"/>
      <w:bookmarkEnd w:id="131"/>
      <w:bookmarkEnd w:id="132"/>
      <w:bookmarkEnd w:id="133"/>
      <w:bookmarkEnd w:id="134"/>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04FF7917"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0DC162F1"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9633ACB"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5" w:name="_Ref92233410"/>
      <w:bookmarkStart w:id="136" w:name="_Ref134947620"/>
      <w:bookmarkStart w:id="137"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5"/>
      <w:r>
        <w:t xml:space="preserve"> </w:t>
      </w:r>
      <w:r w:rsidRPr="00233788">
        <w:t xml:space="preserve">Schemat modelu jakości usług </w:t>
      </w:r>
      <w:r w:rsidRPr="00E24170">
        <w:t>SERVQUAL</w:t>
      </w:r>
      <w:bookmarkEnd w:id="136"/>
      <w:bookmarkEnd w:id="137"/>
    </w:p>
    <w:p w14:paraId="67ED412E" w14:textId="6EB2E221" w:rsidR="009A15F1" w:rsidRPr="00D95B07" w:rsidRDefault="009A15F1" w:rsidP="00266801">
      <w:pPr>
        <w:pStyle w:val="rdo"/>
        <w:rPr>
          <w:lang w:val="pl-PL"/>
        </w:rPr>
      </w:pPr>
      <w:bookmarkStart w:id="138"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8"/>
    <w:p w14:paraId="1845B70F" w14:textId="29B95D0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F7D63">
        <w:t>niżej</w:t>
      </w:r>
      <w:r w:rsidR="00E205BF">
        <w:fldChar w:fldCharType="end"/>
      </w:r>
      <w:r w:rsidR="00E205BF">
        <w:t>.</w:t>
      </w:r>
    </w:p>
    <w:p w14:paraId="1EE4C7B5" w14:textId="196876C3" w:rsidR="009A15F1" w:rsidRPr="004430F0" w:rsidRDefault="009A15F1" w:rsidP="009A15F1">
      <w:pPr>
        <w:pStyle w:val="Tytutabeli"/>
      </w:pPr>
      <w:bookmarkStart w:id="139" w:name="_Ref437181610"/>
      <w:bookmarkStart w:id="140" w:name="_Ref437181606"/>
      <w:bookmarkStart w:id="141"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39"/>
      <w:r w:rsidRPr="004430F0">
        <w:t xml:space="preserve"> Charakterystyka luk modelu SERVQUAL</w:t>
      </w:r>
      <w:bookmarkEnd w:id="140"/>
      <w:bookmarkEnd w:id="14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EFD7FD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F7D63">
        <w:t>wyżej</w:t>
      </w:r>
      <w:r w:rsidRPr="00250B30">
        <w:fldChar w:fldCharType="end"/>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778BE4A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F7D63" w:rsidRPr="005324A3">
        <w:t xml:space="preserve">Rysunek </w:t>
      </w:r>
      <w:r w:rsidR="00BF7D63">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2" w:name="_Ref134899982"/>
      <w:bookmarkStart w:id="143" w:name="_Ref92566503"/>
      <w:bookmarkStart w:id="144"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2"/>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3"/>
      <w:bookmarkEnd w:id="144"/>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5" w:name="_Ref408740081"/>
      <w:bookmarkStart w:id="146" w:name="_Ref408740101"/>
      <w:bookmarkStart w:id="147"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8" w:name="_Ref92568677"/>
      <w:bookmarkStart w:id="149" w:name="_Ref92568694"/>
      <w:bookmarkStart w:id="150"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5"/>
      <w:bookmarkEnd w:id="148"/>
      <w:r w:rsidRPr="00233788">
        <w:t>. Model postrzeganej jakości usług</w:t>
      </w:r>
      <w:bookmarkEnd w:id="146"/>
      <w:bookmarkEnd w:id="147"/>
      <w:bookmarkEnd w:id="149"/>
      <w:bookmarkEnd w:id="150"/>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6D5C74B"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BF7D63">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BF7D63" w:rsidRPr="00233788">
        <w:t xml:space="preserve">Rysunek </w:t>
      </w:r>
      <w:r w:rsidR="00BF7D63">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9400146"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F7D63">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F7D63" w:rsidRPr="00AF2DE9">
        <w:t xml:space="preserve">Tabela </w:t>
      </w:r>
      <w:r w:rsidR="00BF7D63">
        <w:rPr>
          <w:noProof/>
        </w:rPr>
        <w:t>14</w:t>
      </w:r>
      <w:r w:rsidR="0052275C">
        <w:fldChar w:fldCharType="end"/>
      </w:r>
      <w:r w:rsidR="0052275C">
        <w:t>)</w:t>
      </w:r>
      <w:r w:rsidRPr="00AF2DE9">
        <w:t>:</w:t>
      </w:r>
    </w:p>
    <w:p w14:paraId="03F52651" w14:textId="52D8FEFD" w:rsidR="009A15F1" w:rsidRPr="00AF2DE9" w:rsidRDefault="009A15F1" w:rsidP="009A15F1">
      <w:pPr>
        <w:pStyle w:val="Tytutabeli"/>
      </w:pPr>
      <w:bookmarkStart w:id="151" w:name="_Ref135814398"/>
      <w:bookmarkStart w:id="152" w:name="_Ref134897167"/>
      <w:bookmarkStart w:id="153"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1"/>
      <w:r w:rsidRPr="00AF2DE9">
        <w:t xml:space="preserve"> Model jakości usług </w:t>
      </w:r>
      <w:proofErr w:type="spellStart"/>
      <w:r w:rsidRPr="00AF2DE9">
        <w:t>Gummes</w:t>
      </w:r>
      <w:r w:rsidR="00A16C7B">
        <w:t>s</w:t>
      </w:r>
      <w:r w:rsidRPr="00AF2DE9">
        <w:t>ona</w:t>
      </w:r>
      <w:proofErr w:type="spellEnd"/>
      <w:r w:rsidRPr="00AF2DE9">
        <w:t xml:space="preserve"> (4Q)</w:t>
      </w:r>
      <w:bookmarkEnd w:id="152"/>
      <w:bookmarkEnd w:id="153"/>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2302818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F7D63">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4" w:name="_Ref134900076"/>
      <w:bookmarkStart w:id="155" w:name="_Ref92635501"/>
      <w:bookmarkStart w:id="156"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4"/>
      <w:r w:rsidRPr="0050671B">
        <w:t xml:space="preserve"> Zintegrowany model jakości usług 4Q</w:t>
      </w:r>
      <w:bookmarkEnd w:id="155"/>
      <w:bookmarkEnd w:id="156"/>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4425DF4D"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rsidR="00BF7D63">
        <w:t>wyżej</w:t>
      </w:r>
      <w:r>
        <w:fldChar w:fldCharType="end"/>
      </w:r>
      <w:r>
        <w:t xml:space="preserve"> (</w:t>
      </w:r>
      <w:r>
        <w:fldChar w:fldCharType="begin"/>
      </w:r>
      <w:r>
        <w:instrText xml:space="preserve"> REF _Ref134900076 \h </w:instrText>
      </w:r>
      <w:r>
        <w:fldChar w:fldCharType="separate"/>
      </w:r>
      <w:r w:rsidR="00BF7D63" w:rsidRPr="0050671B">
        <w:t xml:space="preserve">Rysunek </w:t>
      </w:r>
      <w:r w:rsidR="00BF7D63">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A87BBC9"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F7D63">
        <w:t>niżej</w:t>
      </w:r>
      <w:r w:rsidR="007662C2">
        <w:fldChar w:fldCharType="end"/>
      </w:r>
      <w:r w:rsidR="002815FC">
        <w:t>.</w:t>
      </w:r>
    </w:p>
    <w:p w14:paraId="340CF7D0" w14:textId="3E276E5D" w:rsidR="009A15F1" w:rsidRPr="00BD17A9" w:rsidRDefault="009A15F1" w:rsidP="00BD17A9">
      <w:pPr>
        <w:pStyle w:val="Tytutabeli"/>
      </w:pPr>
      <w:bookmarkStart w:id="157" w:name="_Ref134897207"/>
      <w:bookmarkStart w:id="158"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7"/>
      <w:bookmarkEnd w:id="158"/>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7C61E32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F7D63">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50ED8531"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F7D63" w:rsidRPr="005A5020">
        <w:t xml:space="preserve">Rysunek </w:t>
      </w:r>
      <w:r w:rsidR="00BF7D63">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7E43E16D" w:rsidR="005A5020" w:rsidRPr="005A5020" w:rsidRDefault="009A15F1" w:rsidP="005A5020">
      <w:pPr>
        <w:pStyle w:val="Rysunek"/>
      </w:pPr>
      <w:bookmarkStart w:id="159" w:name="_Ref134900104"/>
      <w:bookmarkStart w:id="160" w:name="_Ref92656504"/>
      <w:bookmarkStart w:id="161" w:name="_Ref92656512"/>
      <w:bookmarkStart w:id="162"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59"/>
      <w:r w:rsidRPr="005A5020">
        <w:t xml:space="preserve"> Model jakości usług i satysfakcji klienta</w:t>
      </w:r>
      <w:bookmarkEnd w:id="160"/>
      <w:bookmarkEnd w:id="161"/>
      <w:bookmarkEnd w:id="162"/>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DDF3AA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F7D63">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F7D63" w:rsidRPr="00DA3920">
        <w:t xml:space="preserve">Rysunek </w:t>
      </w:r>
      <w:r w:rsidR="00BF7D63">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3" w:name="_Ref135904401"/>
      <w:bookmarkStart w:id="164" w:name="_Ref135904397"/>
      <w:bookmarkStart w:id="165"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3"/>
      <w:r w:rsidRPr="00DA3920">
        <w:t xml:space="preserve"> Model jakości usług z wartością dodaną</w:t>
      </w:r>
      <w:bookmarkEnd w:id="164"/>
      <w:bookmarkEnd w:id="165"/>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7BC461A"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6" w:name="_Ref135857644"/>
      <w:bookmarkStart w:id="167" w:name="_Ref137319715"/>
      <w:bookmarkStart w:id="168" w:name="_Toc164801009"/>
      <w:bookmarkStart w:id="169" w:name="_Toc168466239"/>
      <w:r w:rsidRPr="00233788">
        <w:t>Wybrane metody pomiaru jakości</w:t>
      </w:r>
      <w:bookmarkEnd w:id="166"/>
      <w:r w:rsidR="003B61B1">
        <w:t xml:space="preserve"> w kontekście usług edukacyjnych uczelni</w:t>
      </w:r>
      <w:bookmarkEnd w:id="167"/>
      <w:bookmarkEnd w:id="168"/>
      <w:bookmarkEnd w:id="169"/>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w:t>
      </w:r>
      <w:r w:rsidR="009C33D2">
        <w:lastRenderedPageBreak/>
        <w:t xml:space="preserve">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0E87B2F5"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F7D63">
        <w:t>wyżej</w:t>
      </w:r>
      <w:r w:rsidR="00BB3567">
        <w:fldChar w:fldCharType="end"/>
      </w:r>
      <w:r w:rsidR="00BB3567" w:rsidRPr="00BB3567">
        <w:t xml:space="preserve">. </w:t>
      </w:r>
      <w:r w:rsidR="00405C13">
        <w:t xml:space="preserve">W niniejszym </w:t>
      </w:r>
      <w:r w:rsidR="0049362A">
        <w:t>pod</w:t>
      </w:r>
      <w:r w:rsidR="00405C13">
        <w:t xml:space="preserve">rozdziale zostaną omówione zarówno te najbardziej klasyczne i szeroko (uniwersalnie) stosowane w praktyce firm usługowych, jak i takie, które zostały opracowane typowo dla usług edukacyjnych, w tym usług uczelni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7703F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F7D63">
        <w:t>niżej</w:t>
      </w:r>
      <w:r w:rsidRPr="009C33D2">
        <w:fldChar w:fldCharType="end"/>
      </w:r>
    </w:p>
    <w:p w14:paraId="2C82E7E0" w14:textId="3CDDC472" w:rsidR="00666099" w:rsidRPr="009C33D2" w:rsidRDefault="00666099" w:rsidP="00666099">
      <w:pPr>
        <w:pStyle w:val="Tytutabeli"/>
      </w:pPr>
      <w:bookmarkStart w:id="170" w:name="_Ref437191499"/>
      <w:bookmarkStart w:id="171" w:name="_Ref134898790"/>
      <w:bookmarkStart w:id="172" w:name="_Ref134898827"/>
      <w:bookmarkStart w:id="173"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0"/>
      <w:r w:rsidRPr="009C33D2">
        <w:t xml:space="preserve"> Twierdzenia do budowy kwestionariusza badania jakości usług SERVQUAL</w:t>
      </w:r>
      <w:bookmarkEnd w:id="171"/>
      <w:bookmarkEnd w:id="172"/>
      <w:bookmarkEnd w:id="17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0CB83F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F7D63">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F7D63" w:rsidRPr="009C33D2">
        <w:t xml:space="preserve">Tabela </w:t>
      </w:r>
      <w:r w:rsidR="00BF7D63">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2405E6D0"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 xml:space="preserve">(Annamdevula &amp; </w:t>
      </w:r>
      <w:r w:rsidR="00921CC1" w:rsidRPr="00921CC1">
        <w:rPr>
          <w:noProof/>
        </w:rPr>
        <w:lastRenderedPageBreak/>
        <w:t>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6C819D7"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F7D63">
        <w:t>niżej</w:t>
      </w:r>
      <w:r>
        <w:fldChar w:fldCharType="end"/>
      </w:r>
      <w:r w:rsidRPr="00BD17A9">
        <w:t xml:space="preserve"> (</w:t>
      </w:r>
      <w:r>
        <w:fldChar w:fldCharType="begin"/>
      </w:r>
      <w:r>
        <w:instrText xml:space="preserve"> REF _Ref437117390 \h </w:instrText>
      </w:r>
      <w:r>
        <w:fldChar w:fldCharType="separate"/>
      </w:r>
      <w:r w:rsidR="00BF7D63" w:rsidRPr="00BD17A9">
        <w:t xml:space="preserve">Tabela </w:t>
      </w:r>
      <w:r w:rsidR="00BF7D63">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21318275" w:rsidR="00254FDE" w:rsidRPr="00BD17A9" w:rsidRDefault="00254FDE" w:rsidP="00254FDE">
      <w:pPr>
        <w:pStyle w:val="Tytutabeli"/>
      </w:pPr>
      <w:bookmarkStart w:id="174" w:name="_Ref437117390"/>
      <w:bookmarkStart w:id="175" w:name="_Ref437117376"/>
      <w:bookmarkStart w:id="176"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4"/>
      <w:r w:rsidRPr="00BD17A9">
        <w:t xml:space="preserve"> Uniwersalny wzorzec jakości usług wg </w:t>
      </w:r>
      <w:proofErr w:type="spellStart"/>
      <w:r w:rsidRPr="00BD17A9">
        <w:t>Kolmana</w:t>
      </w:r>
      <w:proofErr w:type="spellEnd"/>
      <w:r w:rsidRPr="00BD17A9">
        <w:t xml:space="preserve"> i Tkaczyka</w:t>
      </w:r>
      <w:bookmarkEnd w:id="175"/>
      <w:bookmarkEnd w:id="17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5D90E76C"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arto zauważyć że koncepcja pomiaru jakości wykorzystująca informację zwrotną zarówno od odbiorcy usługi jak i od osoby tę usługę dostarczającą bardzo dobrze współgra z cechami charakterystycznymi </w:t>
      </w:r>
      <w:r w:rsidR="00B4533C">
        <w:lastRenderedPageBreak/>
        <w:t xml:space="preserve">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w:t>
      </w:r>
      <w:proofErr w:type="spellStart"/>
      <w:r w:rsidR="000601A0">
        <w:t>pod</w:t>
      </w:r>
      <w:r w:rsidR="007D0DF0">
        <w:t>rozdz</w:t>
      </w:r>
      <w:proofErr w:type="spellEnd"/>
      <w:r w:rsidR="000601A0">
        <w:t>.</w:t>
      </w:r>
      <w:r w:rsidR="00B2612E">
        <w:t xml:space="preserve"> </w:t>
      </w:r>
      <w:r w:rsidR="00B2612E">
        <w:fldChar w:fldCharType="begin"/>
      </w:r>
      <w:r w:rsidR="00B2612E">
        <w:instrText xml:space="preserve"> REF _Ref140912412 \r \h </w:instrText>
      </w:r>
      <w:r w:rsidR="00B2612E">
        <w:fldChar w:fldCharType="separate"/>
      </w:r>
      <w:r w:rsidR="00BF7D63">
        <w:t>1.5</w:t>
      </w:r>
      <w:r w:rsidR="00B2612E">
        <w:fldChar w:fldCharType="end"/>
      </w:r>
      <w:r w:rsidR="00B4533C">
        <w:t>).</w:t>
      </w:r>
    </w:p>
    <w:p w14:paraId="00D94B7E" w14:textId="40086AEF"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F7D63">
        <w:t>ni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w:t>
      </w:r>
    </w:p>
    <w:p w14:paraId="2B31CC3C" w14:textId="7A7BC939" w:rsidR="007D0DF0" w:rsidRDefault="007D0DF0" w:rsidP="007D0DF0">
      <w:pPr>
        <w:pStyle w:val="Tytutabeli"/>
      </w:pPr>
      <w:bookmarkStart w:id="177" w:name="_Ref141468164"/>
      <w:bookmarkStart w:id="178" w:name="_Ref141468154"/>
      <w:bookmarkStart w:id="179" w:name="_Toc168466830"/>
      <w:r>
        <w:lastRenderedPageBreak/>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7"/>
      <w:r>
        <w:t xml:space="preserve"> Kryteria oceny w procesie ewaluacji jakości kształcenia wyższego opracowane przez PKA</w:t>
      </w:r>
      <w:bookmarkEnd w:id="178"/>
      <w:bookmarkEnd w:id="179"/>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0" w:name="_Toc616617"/>
            <w:bookmarkStart w:id="181" w:name="_Toc623887"/>
            <w:bookmarkStart w:id="182" w:name="_Toc624208"/>
            <w:bookmarkStart w:id="183" w:name="_Toc4418968"/>
            <w:r w:rsidRPr="00E912B3">
              <w:rPr>
                <w:lang w:val="pl-PL"/>
              </w:rPr>
              <w:t>Kryterium 1. Konstrukcja programu studiów: koncepcja, cele kształcenia i efekty uczenia się</w:t>
            </w:r>
            <w:bookmarkEnd w:id="180"/>
            <w:bookmarkEnd w:id="181"/>
            <w:bookmarkEnd w:id="182"/>
            <w:bookmarkEnd w:id="183"/>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4" w:name="_Toc616618"/>
            <w:bookmarkStart w:id="185" w:name="_Toc623888"/>
            <w:bookmarkStart w:id="186" w:name="_Toc624209"/>
            <w:bookmarkStart w:id="187"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4"/>
            <w:bookmarkEnd w:id="185"/>
            <w:bookmarkEnd w:id="186"/>
            <w:bookmarkEnd w:id="187"/>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88" w:name="_Toc616619"/>
            <w:bookmarkStart w:id="189" w:name="_Toc623889"/>
            <w:bookmarkStart w:id="190" w:name="_Toc624210"/>
            <w:bookmarkStart w:id="191" w:name="_Toc4418970"/>
            <w:r w:rsidRPr="00E912B3">
              <w:rPr>
                <w:lang w:val="pl-PL"/>
              </w:rPr>
              <w:t>Kryterium 3. Przyjęcie na studia, weryfikacja osiągnięcia przez studentów efektów uczenia się, zaliczanie poszczególnych semestrów i lat oraz dyplomowanie</w:t>
            </w:r>
            <w:bookmarkEnd w:id="188"/>
            <w:bookmarkEnd w:id="189"/>
            <w:bookmarkEnd w:id="190"/>
            <w:bookmarkEnd w:id="191"/>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2" w:name="_Toc616620"/>
            <w:bookmarkStart w:id="193" w:name="_Toc623890"/>
            <w:bookmarkStart w:id="194" w:name="_Toc624211"/>
            <w:bookmarkStart w:id="195"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2"/>
            <w:bookmarkEnd w:id="193"/>
            <w:bookmarkEnd w:id="194"/>
            <w:bookmarkEnd w:id="195"/>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6" w:name="_Toc616621"/>
            <w:bookmarkStart w:id="197" w:name="_Toc623891"/>
            <w:bookmarkStart w:id="198" w:name="_Toc624212"/>
            <w:bookmarkStart w:id="199" w:name="_Toc4418972"/>
            <w:r w:rsidRPr="00E912B3">
              <w:rPr>
                <w:lang w:val="pl-PL"/>
              </w:rPr>
              <w:t>Kryterium 5. Infrastruktura i zasoby edukacyjne wykorzystywane w realizacji programu studiów oraz ich doskonalenie</w:t>
            </w:r>
            <w:bookmarkEnd w:id="196"/>
            <w:bookmarkEnd w:id="197"/>
            <w:bookmarkEnd w:id="198"/>
            <w:bookmarkEnd w:id="199"/>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0" w:name="_Toc616622"/>
            <w:bookmarkStart w:id="201" w:name="_Toc623892"/>
            <w:bookmarkStart w:id="202" w:name="_Toc624213"/>
            <w:bookmarkStart w:id="203" w:name="_Toc4418973"/>
            <w:r w:rsidRPr="00E912B3">
              <w:rPr>
                <w:lang w:val="pl-PL"/>
              </w:rPr>
              <w:t>Kryterium 6. Współpraca z otoczeniem społeczno-gospodarczym w konstruowaniu, realizacji i doskonaleniu programu studiów oraz jej wpływ na rozwój kierunku</w:t>
            </w:r>
            <w:bookmarkEnd w:id="200"/>
            <w:bookmarkEnd w:id="201"/>
            <w:bookmarkEnd w:id="202"/>
            <w:bookmarkEnd w:id="203"/>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4" w:name="_Toc616623"/>
            <w:bookmarkStart w:id="205" w:name="_Toc623893"/>
            <w:bookmarkStart w:id="206" w:name="_Toc624214"/>
            <w:bookmarkStart w:id="207" w:name="_Toc4418974"/>
            <w:r w:rsidRPr="00E912B3">
              <w:rPr>
                <w:lang w:val="pl-PL"/>
              </w:rPr>
              <w:t>Kryterium 7. Warunki i sposoby podnoszenia stopnia umiędzynarodowienia procesu kształcenia na kierunku</w:t>
            </w:r>
            <w:bookmarkEnd w:id="204"/>
            <w:bookmarkEnd w:id="205"/>
            <w:bookmarkEnd w:id="206"/>
            <w:bookmarkEnd w:id="207"/>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08" w:name="_Toc616624"/>
            <w:bookmarkStart w:id="209" w:name="_Toc623894"/>
            <w:bookmarkStart w:id="210" w:name="_Toc624215"/>
            <w:bookmarkStart w:id="211" w:name="_Toc4418975"/>
            <w:r w:rsidRPr="00E912B3">
              <w:rPr>
                <w:lang w:val="pl-PL"/>
              </w:rPr>
              <w:t>Kryterium 8. Wsparcie studentów w uczeniu się, rozwoju społecznym, naukowym lub zawodowym i wejściu na rynek pracy oraz rozwój i doskonalenie form wsparcia</w:t>
            </w:r>
            <w:bookmarkEnd w:id="208"/>
            <w:bookmarkEnd w:id="209"/>
            <w:bookmarkEnd w:id="210"/>
            <w:bookmarkEnd w:id="211"/>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2" w:name="_Toc616625"/>
            <w:bookmarkStart w:id="213" w:name="_Toc623895"/>
            <w:bookmarkStart w:id="214" w:name="_Toc624216"/>
            <w:bookmarkStart w:id="215" w:name="_Toc4418976"/>
            <w:r w:rsidRPr="00E912B3">
              <w:rPr>
                <w:lang w:val="pl-PL"/>
              </w:rPr>
              <w:lastRenderedPageBreak/>
              <w:t>Kryterium 9. Publiczny dostęp do informacji o programie studiów, warunkach jego realizacji i osiąganych rezultatach</w:t>
            </w:r>
            <w:bookmarkEnd w:id="212"/>
            <w:bookmarkEnd w:id="213"/>
            <w:bookmarkEnd w:id="214"/>
            <w:bookmarkEnd w:id="215"/>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6" w:name="_Toc616626"/>
            <w:bookmarkStart w:id="217" w:name="_Toc623896"/>
            <w:bookmarkStart w:id="218" w:name="_Toc624217"/>
            <w:bookmarkStart w:id="219" w:name="_Toc4418977"/>
            <w:r w:rsidRPr="00E912B3">
              <w:rPr>
                <w:lang w:val="pl-PL"/>
              </w:rPr>
              <w:t>Kryterium 10. Polityka jakości, projektowanie, zatwierdzanie, monitorowanie, przegląd i doskonalenie programu studiów</w:t>
            </w:r>
            <w:bookmarkEnd w:id="216"/>
            <w:bookmarkEnd w:id="217"/>
            <w:bookmarkEnd w:id="218"/>
            <w:bookmarkEnd w:id="219"/>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719C81D8" w:rsidR="007D0DF0" w:rsidRPr="000862F2" w:rsidRDefault="007D0DF0" w:rsidP="007D0DF0">
      <w:r>
        <w:t>Spośród opisanych w tabeli po</w:t>
      </w:r>
      <w:r>
        <w:fldChar w:fldCharType="begin"/>
      </w:r>
      <w:r>
        <w:instrText xml:space="preserve"> REF _Ref141468154 \p \h </w:instrText>
      </w:r>
      <w:r>
        <w:fldChar w:fldCharType="separate"/>
      </w:r>
      <w:r w:rsidR="00BF7D63">
        <w:t>wy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1DFB3A2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rsidR="00DD5B94">
        <w:lastRenderedPageBreak/>
        <w:t xml:space="preserve">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026A4991"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9F2B02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5B1EC5A5"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0" w:name="_Ref66053927"/>
      <w:bookmarkStart w:id="221" w:name="_Toc164801010"/>
      <w:bookmarkStart w:id="222" w:name="_Toc168466240"/>
      <w:r w:rsidRPr="00233788">
        <w:lastRenderedPageBreak/>
        <w:t>Rankingi jako szczególna forma pomiaru efektów usług uniwersytetu</w:t>
      </w:r>
      <w:bookmarkEnd w:id="220"/>
      <w:bookmarkEnd w:id="221"/>
      <w:bookmarkEnd w:id="222"/>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57588D4"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F7D63">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F7D63" w:rsidRPr="0053140B">
        <w:t xml:space="preserve">Tabela </w:t>
      </w:r>
      <w:r w:rsidR="00BF7D63">
        <w:rPr>
          <w:noProof/>
        </w:rPr>
        <w:t>19</w:t>
      </w:r>
      <w:r w:rsidR="007662C2">
        <w:fldChar w:fldCharType="end"/>
      </w:r>
      <w:r w:rsidR="00AC5028">
        <w:t>)</w:t>
      </w:r>
      <w:r w:rsidR="007B3D2C">
        <w:t>.</w:t>
      </w:r>
    </w:p>
    <w:p w14:paraId="2FD95731" w14:textId="680891A0" w:rsidR="00035D87" w:rsidRPr="0053140B" w:rsidRDefault="00035D87" w:rsidP="00035D87">
      <w:pPr>
        <w:pStyle w:val="Tytutabeli"/>
      </w:pPr>
      <w:bookmarkStart w:id="223" w:name="_Ref134104785"/>
      <w:bookmarkStart w:id="224" w:name="_Ref134104799"/>
      <w:bookmarkStart w:id="225" w:name="_Toc168466831"/>
      <w:commentRangeStart w:id="226"/>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3"/>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4"/>
      <w:r w:rsidRPr="0053140B">
        <w:t xml:space="preserve"> </w:t>
      </w:r>
      <w:commentRangeEnd w:id="226"/>
      <w:r w:rsidR="00B95DFB">
        <w:rPr>
          <w:rStyle w:val="Odwoaniedokomentarza"/>
          <w:rFonts w:ascii="Times New Roman" w:hAnsi="Times New Roman"/>
          <w:bCs w:val="0"/>
          <w:szCs w:val="20"/>
          <w:lang w:eastAsia="pl-PL"/>
        </w:rPr>
        <w:commentReference w:id="226"/>
      </w:r>
      <w:bookmarkEnd w:id="225"/>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90F473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F7D63">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w:t>
      </w:r>
      <w:r>
        <w:lastRenderedPageBreak/>
        <w:t>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416A6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t>).</w:t>
      </w:r>
    </w:p>
    <w:p w14:paraId="7DDF3638" w14:textId="7B8734D6" w:rsidR="008E7EFF" w:rsidRPr="00D654E0" w:rsidRDefault="008E7EFF" w:rsidP="00D654E0">
      <w:pPr>
        <w:pStyle w:val="Tytutabeli"/>
        <w:rPr>
          <w:lang w:val="en-GB"/>
        </w:rPr>
      </w:pPr>
      <w:bookmarkStart w:id="227" w:name="_Ref134122925"/>
      <w:bookmarkStart w:id="228" w:name="_Ref134122917"/>
      <w:bookmarkStart w:id="229"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28"/>
      <w:bookmarkEnd w:id="229"/>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45B9CE0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w:t>
      </w:r>
      <w:r w:rsidR="000D44B5">
        <w:lastRenderedPageBreak/>
        <w:t xml:space="preserve">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2FCF1E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F7D63">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F7D63" w:rsidRPr="00DE5F64">
        <w:t xml:space="preserve">Tabela </w:t>
      </w:r>
      <w:r w:rsidR="00BF7D63">
        <w:rPr>
          <w:noProof/>
        </w:rPr>
        <w:t>21</w:t>
      </w:r>
      <w:r w:rsidR="007662C2">
        <w:fldChar w:fldCharType="end"/>
      </w:r>
      <w:r w:rsidR="00290C9F">
        <w:t>).</w:t>
      </w:r>
    </w:p>
    <w:p w14:paraId="6BF1FAC0" w14:textId="16F0FE03" w:rsidR="005B2276" w:rsidRPr="00DE5F64" w:rsidRDefault="005B2276" w:rsidP="005B2276">
      <w:pPr>
        <w:pStyle w:val="Tytutabeli"/>
      </w:pPr>
      <w:bookmarkStart w:id="230" w:name="_Ref134185794"/>
      <w:bookmarkStart w:id="231" w:name="_Ref134185787"/>
      <w:bookmarkStart w:id="232" w:name="_Toc168466833"/>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230"/>
      <w:r w:rsidRPr="00DE5F64">
        <w:t xml:space="preserve"> Metodologia rankingu QS World University </w:t>
      </w:r>
      <w:proofErr w:type="spellStart"/>
      <w:r w:rsidRPr="00DE5F64">
        <w:t>Rankings</w:t>
      </w:r>
      <w:bookmarkEnd w:id="231"/>
      <w:bookmarkEnd w:id="232"/>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lastRenderedPageBreak/>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lastRenderedPageBreak/>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A3AC91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F7D63">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rsidR="005B7C40">
        <w:t>).</w:t>
      </w:r>
    </w:p>
    <w:p w14:paraId="46D7913C" w14:textId="1A1C4AD3" w:rsidR="00AF2EBB" w:rsidRPr="007E073D" w:rsidRDefault="00AF2EBB" w:rsidP="007E073D">
      <w:pPr>
        <w:pStyle w:val="Tytutabeli"/>
        <w:rPr>
          <w:lang w:val="en-GB"/>
        </w:rPr>
      </w:pPr>
      <w:bookmarkStart w:id="233" w:name="_Ref134433054"/>
      <w:bookmarkStart w:id="234" w:name="_Ref134433041"/>
      <w:bookmarkStart w:id="235"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4"/>
      <w:bookmarkEnd w:id="235"/>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0DDC3820"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 xml:space="preserve">ozwala na bardziej zrównoważoną ocenę osiągnięć uczelni, </w:t>
      </w:r>
      <w:r>
        <w:lastRenderedPageBreak/>
        <w:t>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35C2B4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w:t>
      </w:r>
    </w:p>
    <w:p w14:paraId="3F772D73" w14:textId="16C4B974" w:rsidR="00F66F63" w:rsidRPr="00F66F63" w:rsidRDefault="00F66F63" w:rsidP="00654DD1">
      <w:pPr>
        <w:pStyle w:val="Tytutabeli"/>
      </w:pPr>
      <w:bookmarkStart w:id="236" w:name="_Ref134645114"/>
      <w:bookmarkStart w:id="237" w:name="_Ref134645079"/>
      <w:bookmarkStart w:id="238" w:name="_Toc168466835"/>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6"/>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7"/>
      <w:bookmarkEnd w:id="238"/>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3D03BD92"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 xml:space="preserve">jaki stanowił uzyskany rezultat otrzymamy wskaźnik zgodności pomiędzy analizowanymi czterema rankingami w zakresie stu najwyższych rezultatów. Zgodnie z oczekiwaniami </w:t>
      </w:r>
      <w:r w:rsidR="007472C1">
        <w:lastRenderedPageBreak/>
        <w:t>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F7D63">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1C69067" w:rsidR="006E3958" w:rsidRDefault="006E3958" w:rsidP="006E3958">
      <w:pPr>
        <w:pStyle w:val="Tytutabeli"/>
      </w:pPr>
      <w:bookmarkStart w:id="239" w:name="_Ref134653879"/>
      <w:bookmarkStart w:id="240" w:name="_Ref134653872"/>
      <w:bookmarkStart w:id="241"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3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0"/>
      <w:bookmarkEnd w:id="241"/>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547C2420"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w:t>
      </w:r>
      <w:r w:rsidR="00622247">
        <w:lastRenderedPageBreak/>
        <w:t>co rankingach, co niewątpliwie również niesie informację o wartości usług dostarczanych przez uczelnie.</w:t>
      </w:r>
      <w:r w:rsidR="00DA1B58">
        <w:t xml:space="preserve"> Propozycję takiego rankingu przedstawiono w załączniku </w:t>
      </w:r>
      <w:commentRangeStart w:id="242"/>
      <w:r w:rsidR="00DA1B58">
        <w:t>nr 4</w:t>
      </w:r>
      <w:commentRangeEnd w:id="242"/>
      <w:r w:rsidR="00DA1B58">
        <w:rPr>
          <w:rStyle w:val="Odwoaniedokomentarza"/>
          <w:rFonts w:ascii="Times New Roman" w:eastAsia="Times New Roman" w:hAnsi="Times New Roman"/>
          <w:szCs w:val="20"/>
          <w:lang w:eastAsia="pl-PL"/>
        </w:rPr>
        <w:commentReference w:id="242"/>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F7D63">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C24C76">
        <w:t>).</w:t>
      </w:r>
    </w:p>
    <w:p w14:paraId="276F7EA4" w14:textId="3E3B2CFD" w:rsidR="002D2EB8" w:rsidRDefault="002D2EB8" w:rsidP="002D2EB8">
      <w:pPr>
        <w:pStyle w:val="Tytutabeli"/>
      </w:pPr>
      <w:bookmarkStart w:id="243" w:name="_Ref134657767"/>
      <w:bookmarkStart w:id="244" w:name="_Ref134657759"/>
      <w:bookmarkStart w:id="245" w:name="_Toc168466837"/>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4"/>
      <w:bookmarkEnd w:id="245"/>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41AEB6E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F7D63">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w:t>
      </w:r>
      <w:r>
        <w:lastRenderedPageBreak/>
        <w:t>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7A6DE3C"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F7D63">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222592">
        <w:t>).</w:t>
      </w:r>
    </w:p>
    <w:p w14:paraId="029CFF13" w14:textId="6665C0B2" w:rsidR="00962267" w:rsidRDefault="00962267" w:rsidP="00962267">
      <w:pPr>
        <w:pStyle w:val="Tytutabeli"/>
      </w:pPr>
      <w:bookmarkStart w:id="246" w:name="_Ref134515427"/>
      <w:bookmarkStart w:id="247" w:name="_Ref134515437"/>
      <w:bookmarkStart w:id="248" w:name="_Toc168466838"/>
      <w:commentRangeStart w:id="249"/>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6"/>
      <w:r>
        <w:t xml:space="preserve"> Metodologia Rankingu Szkół Wyższych Perspektywy 2022</w:t>
      </w:r>
      <w:bookmarkEnd w:id="247"/>
      <w:commentRangeEnd w:id="249"/>
      <w:r w:rsidR="00DB69B9">
        <w:rPr>
          <w:rStyle w:val="Odwoaniedokomentarza"/>
          <w:rFonts w:ascii="Times New Roman" w:hAnsi="Times New Roman"/>
          <w:bCs w:val="0"/>
          <w:szCs w:val="20"/>
          <w:lang w:eastAsia="pl-PL"/>
        </w:rPr>
        <w:commentReference w:id="249"/>
      </w:r>
      <w:bookmarkEnd w:id="248"/>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60D70CB6"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F7D63">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52CA901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0" w:name="_Ref141469082"/>
      <w:bookmarkStart w:id="251" w:name="_Toc164801011"/>
      <w:bookmarkStart w:id="252" w:name="_Toc168466241"/>
      <w:r w:rsidRPr="00233788">
        <w:t>Zarządzanie jakością w uczelniach</w:t>
      </w:r>
      <w:bookmarkEnd w:id="250"/>
      <w:bookmarkEnd w:id="251"/>
      <w:bookmarkEnd w:id="252"/>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 xml:space="preserve">szkołami </w:t>
      </w:r>
      <w:r w:rsidR="001E3F4A">
        <w:lastRenderedPageBreak/>
        <w:t>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3" w:name="_Ref156758230"/>
      <w:bookmarkStart w:id="254" w:name="_Ref156758320"/>
      <w:bookmarkStart w:id="255" w:name="_Toc164801012"/>
      <w:bookmarkStart w:id="256" w:name="_Toc168466242"/>
      <w:r w:rsidRPr="00233788">
        <w:t xml:space="preserve">Istniejące narzędzia wspierające zarządzanie jakością </w:t>
      </w:r>
      <w:r w:rsidR="00F32535">
        <w:t xml:space="preserve">w kontekście </w:t>
      </w:r>
      <w:r w:rsidRPr="00233788">
        <w:t>uniwersytet</w:t>
      </w:r>
      <w:r w:rsidR="00F32535">
        <w:t>ów</w:t>
      </w:r>
      <w:bookmarkEnd w:id="253"/>
      <w:bookmarkEnd w:id="254"/>
      <w:bookmarkEnd w:id="255"/>
      <w:bookmarkEnd w:id="25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44D13630"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F7D63">
        <w:t>niżej</w:t>
      </w:r>
      <w:r>
        <w:fldChar w:fldCharType="end"/>
      </w:r>
      <w:r>
        <w:t xml:space="preserve"> (</w:t>
      </w:r>
      <w:r>
        <w:fldChar w:fldCharType="begin"/>
      </w:r>
      <w:r>
        <w:instrText xml:space="preserve"> REF _Ref147562759 \h </w:instrText>
      </w:r>
      <w:r>
        <w:fldChar w:fldCharType="separate"/>
      </w:r>
      <w:r w:rsidR="00BF7D63">
        <w:t xml:space="preserve">Tabela </w:t>
      </w:r>
      <w:r w:rsidR="00BF7D63">
        <w:rPr>
          <w:noProof/>
        </w:rPr>
        <w:t>27</w:t>
      </w:r>
      <w:r>
        <w:fldChar w:fldCharType="end"/>
      </w:r>
      <w:r>
        <w:t>) przedstawiono najważniejsze etapy rozwoju podejścia do zarządzania jakością z perspektywy historycznej.</w:t>
      </w:r>
    </w:p>
    <w:p w14:paraId="2DA9665E" w14:textId="7A6CDFCB" w:rsidR="00885578" w:rsidRDefault="00885578" w:rsidP="00885578">
      <w:pPr>
        <w:pStyle w:val="Tytutabeli"/>
      </w:pPr>
      <w:bookmarkStart w:id="257" w:name="_Ref147562759"/>
      <w:bookmarkStart w:id="258" w:name="_Ref147562749"/>
      <w:bookmarkStart w:id="259"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7"/>
      <w:r>
        <w:t xml:space="preserve"> Zmiany podejścia do zarządzania jakością w ujęciu historycznym</w:t>
      </w:r>
      <w:bookmarkEnd w:id="258"/>
      <w:bookmarkEnd w:id="25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t>
      </w:r>
      <w:r>
        <w:lastRenderedPageBreak/>
        <w:t>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EE57FD1" w:rsidR="009F1768" w:rsidRDefault="009F1768" w:rsidP="00885578">
      <w:r>
        <w:t>Obecnie</w:t>
      </w:r>
      <w:r w:rsidR="002A5290">
        <w:t xml:space="preserve"> uznaje się zarządzanie jakością za tak istotne, że </w:t>
      </w:r>
      <w:commentRangeStart w:id="260"/>
      <w:r w:rsidR="00564610">
        <w:t xml:space="preserve">TQM </w:t>
      </w:r>
      <w:commentRangeEnd w:id="260"/>
      <w:r w:rsidR="00D10BAA">
        <w:rPr>
          <w:rStyle w:val="Odwoaniedokomentarza"/>
          <w:rFonts w:ascii="Times New Roman" w:eastAsia="Times New Roman" w:hAnsi="Times New Roman"/>
          <w:szCs w:val="20"/>
          <w:lang w:eastAsia="pl-PL"/>
        </w:rPr>
        <w:commentReference w:id="260"/>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E4625B3"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F7D63">
        <w:t>niżej</w:t>
      </w:r>
      <w:r>
        <w:fldChar w:fldCharType="end"/>
      </w:r>
      <w:r>
        <w:t xml:space="preserve"> (</w:t>
      </w:r>
      <w:r w:rsidR="00702631">
        <w:fldChar w:fldCharType="begin"/>
      </w:r>
      <w:r w:rsidR="00702631">
        <w:instrText xml:space="preserve"> REF _Ref147563329 \h </w:instrText>
      </w:r>
      <w:r w:rsidR="00702631">
        <w:fldChar w:fldCharType="separate"/>
      </w:r>
      <w:r w:rsidR="00BF7D63">
        <w:t xml:space="preserve">Tabela </w:t>
      </w:r>
      <w:r w:rsidR="00BF7D63">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1" w:name="_Ref147563329"/>
      <w:bookmarkStart w:id="262" w:name="_Ref147563341"/>
      <w:bookmarkStart w:id="263"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1"/>
      <w:r w:rsidR="002C4CC0">
        <w:rPr>
          <w:noProof/>
        </w:rPr>
        <w:t xml:space="preserve"> Elementy krytyczne wdrażania TQM w usługach uniwersyteckich, na tle usług ogółem, a zasady TQM</w:t>
      </w:r>
      <w:bookmarkEnd w:id="262"/>
      <w:bookmarkEnd w:id="26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lastRenderedPageBreak/>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5B3E5A5C" w:rsidR="00702631" w:rsidRPr="00702631" w:rsidRDefault="00DC0658" w:rsidP="00702631">
      <w:r>
        <w:t>W znanym</w:t>
      </w:r>
      <w:r w:rsidRPr="00001D48">
        <w:rPr>
          <w:rStyle w:val="Odwoanieprzypisudolnego"/>
        </w:rPr>
        <w:footnoteReference w:id="30"/>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F7D63">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F7D63">
        <w:t xml:space="preserve">Tabela </w:t>
      </w:r>
      <w:r w:rsidR="00BF7D63">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rsidR="00885578">
        <w:lastRenderedPageBreak/>
        <w:t>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9D289A"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4"/>
      <w:r>
        <w:t xml:space="preserve">ISO 9001 </w:t>
      </w:r>
      <w:commentRangeEnd w:id="264"/>
      <w:r w:rsidR="00D10BAA">
        <w:rPr>
          <w:rStyle w:val="Odwoaniedokomentarza"/>
          <w:rFonts w:ascii="Times New Roman" w:eastAsia="Times New Roman" w:hAnsi="Times New Roman"/>
          <w:szCs w:val="20"/>
          <w:lang w:eastAsia="pl-PL"/>
        </w:rPr>
        <w:commentReference w:id="26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F7D63">
        <w:t>ni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53AEF930" w14:textId="2C34EECB" w:rsidR="0095506F" w:rsidRDefault="0095506F" w:rsidP="0095506F">
      <w:pPr>
        <w:pStyle w:val="Tytutabeli"/>
      </w:pPr>
      <w:bookmarkStart w:id="265" w:name="_Ref146984870"/>
      <w:bookmarkStart w:id="266" w:name="_Ref146984858"/>
      <w:bookmarkStart w:id="267"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5"/>
      <w:r>
        <w:t xml:space="preserve"> Rozdziały normy ISO 9001 w kontekście etapów cyklu </w:t>
      </w:r>
      <w:proofErr w:type="spellStart"/>
      <w:r>
        <w:t>Deminga</w:t>
      </w:r>
      <w:proofErr w:type="spellEnd"/>
      <w:r>
        <w:t xml:space="preserve"> (PDCA)</w:t>
      </w:r>
      <w:bookmarkEnd w:id="266"/>
      <w:bookmarkEnd w:id="267"/>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AB19D8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F7D63">
        <w:t>wy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F7D63">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F7D63" w:rsidRPr="00BA4CC3">
        <w:t xml:space="preserve">Tabela </w:t>
      </w:r>
      <w:r w:rsidR="00BF7D63">
        <w:rPr>
          <w:noProof/>
        </w:rPr>
        <w:t>30</w:t>
      </w:r>
      <w:r w:rsidR="00AA0814">
        <w:fldChar w:fldCharType="end"/>
      </w:r>
      <w:r w:rsidR="006259CA">
        <w:t>).</w:t>
      </w:r>
    </w:p>
    <w:p w14:paraId="04370C04" w14:textId="6D544B96" w:rsidR="00AA0814" w:rsidRPr="00BA4CC3" w:rsidRDefault="00AA0814" w:rsidP="00AA0814">
      <w:pPr>
        <w:pStyle w:val="Tytutabeli"/>
      </w:pPr>
      <w:bookmarkStart w:id="268" w:name="_Ref148784306"/>
      <w:bookmarkStart w:id="269" w:name="_Ref148784299"/>
      <w:bookmarkStart w:id="270"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68"/>
      <w:r w:rsidRPr="00BA4CC3">
        <w:t xml:space="preserve"> Zasady QMS (ISO 9001) i EOMS (ISO 21001)</w:t>
      </w:r>
      <w:bookmarkEnd w:id="269"/>
      <w:bookmarkEnd w:id="27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AEF6F99" w:rsidR="006259CA" w:rsidRDefault="00AA0814" w:rsidP="006259CA">
      <w:r>
        <w:lastRenderedPageBreak/>
        <w:t>Na podstawie analizy zestawienia przedstawionego w tabeli po</w:t>
      </w:r>
      <w:r>
        <w:fldChar w:fldCharType="begin"/>
      </w:r>
      <w:r>
        <w:instrText xml:space="preserve"> REF _Ref148784299 \p \h </w:instrText>
      </w:r>
      <w:r>
        <w:fldChar w:fldCharType="separate"/>
      </w:r>
      <w:r w:rsidR="00BF7D63">
        <w:t>wyżej</w:t>
      </w:r>
      <w:r>
        <w:fldChar w:fldCharType="end"/>
      </w:r>
      <w:r>
        <w:t xml:space="preserve"> (</w:t>
      </w:r>
      <w:r>
        <w:fldChar w:fldCharType="begin"/>
      </w:r>
      <w:r>
        <w:instrText xml:space="preserve"> REF _Ref148784306 \h </w:instrText>
      </w:r>
      <w:r>
        <w:fldChar w:fldCharType="separate"/>
      </w:r>
      <w:r w:rsidR="00BF7D63" w:rsidRPr="00BA4CC3">
        <w:t xml:space="preserve">Tabela </w:t>
      </w:r>
      <w:r w:rsidR="00BF7D63">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1"/>
      <w:r w:rsidR="00B47C64">
        <w:t>Lean</w:t>
      </w:r>
      <w:commentRangeEnd w:id="271"/>
      <w:r w:rsidR="00D10BAA">
        <w:rPr>
          <w:rStyle w:val="Odwoaniedokomentarza"/>
          <w:rFonts w:ascii="Times New Roman" w:eastAsia="Times New Roman" w:hAnsi="Times New Roman"/>
          <w:szCs w:val="20"/>
          <w:lang w:eastAsia="pl-PL"/>
        </w:rPr>
        <w:commentReference w:id="27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2B5AF0FC"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F7D63">
        <w:t>niżej</w:t>
      </w:r>
      <w:r>
        <w:fldChar w:fldCharType="end"/>
      </w:r>
      <w:r>
        <w:t xml:space="preserve"> (</w:t>
      </w:r>
      <w:r>
        <w:fldChar w:fldCharType="begin"/>
      </w:r>
      <w:r>
        <w:instrText xml:space="preserve"> REF _Ref145605627 \h </w:instrText>
      </w:r>
      <w:r>
        <w:fldChar w:fldCharType="separate"/>
      </w:r>
      <w:r w:rsidR="00BF7D63">
        <w:t xml:space="preserve">Tabela </w:t>
      </w:r>
      <w:r w:rsidR="00BF7D63">
        <w:rPr>
          <w:noProof/>
        </w:rPr>
        <w:t>31</w:t>
      </w:r>
      <w:r>
        <w:fldChar w:fldCharType="end"/>
      </w:r>
      <w:r>
        <w:t>).</w:t>
      </w:r>
    </w:p>
    <w:p w14:paraId="455BA0F9" w14:textId="147ABF2C" w:rsidR="00AE1A54" w:rsidRDefault="00AE1A54" w:rsidP="00AE1A54">
      <w:pPr>
        <w:pStyle w:val="Tytutabeli"/>
      </w:pPr>
      <w:bookmarkStart w:id="272" w:name="_Ref145605627"/>
      <w:bookmarkStart w:id="273" w:name="_Ref145605621"/>
      <w:bookmarkStart w:id="274"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2"/>
      <w:r>
        <w:t xml:space="preserve"> Kwadranty Lean do analizy czynności w zakresie wartości dodanej i konieczności wykonywania</w:t>
      </w:r>
      <w:bookmarkEnd w:id="273"/>
      <w:bookmarkEnd w:id="274"/>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614A4527"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F7D63">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F7D63">
        <w:t xml:space="preserve">Tabela </w:t>
      </w:r>
      <w:r w:rsidR="00BF7D63">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w:t>
      </w:r>
      <w:r w:rsidR="00001512">
        <w:lastRenderedPageBreak/>
        <w:t xml:space="preserve">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2899D5EF"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w:t>
      </w:r>
      <w:r>
        <w:lastRenderedPageBreak/>
        <w:t xml:space="preserve">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5"/>
      <w:proofErr w:type="spellStart"/>
      <w:r w:rsidR="00507B7C">
        <w:t>SixSigma</w:t>
      </w:r>
      <w:commentRangeEnd w:id="275"/>
      <w:proofErr w:type="spellEnd"/>
      <w:r w:rsidR="00543F91">
        <w:rPr>
          <w:rStyle w:val="Odwoaniedokomentarza"/>
          <w:rFonts w:ascii="Times New Roman" w:eastAsia="Times New Roman" w:hAnsi="Times New Roman"/>
          <w:szCs w:val="20"/>
          <w:lang w:eastAsia="pl-PL"/>
        </w:rPr>
        <w:commentReference w:id="27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w:t>
      </w:r>
      <w:r>
        <w:lastRenderedPageBreak/>
        <w:t xml:space="preserve">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FFE796D" w:rsidR="009C7211" w:rsidRPr="00C52B7A" w:rsidRDefault="00EC1AA6" w:rsidP="009C7211">
      <w:r>
        <w:lastRenderedPageBreak/>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14A1F814" w:rsidR="000654ED" w:rsidRDefault="002E3B57" w:rsidP="002E3B57">
      <w:r>
        <w:t xml:space="preserve">Zarówno stosowanie </w:t>
      </w:r>
      <w:commentRangeStart w:id="276"/>
      <w:r>
        <w:t xml:space="preserve">Lean jak i </w:t>
      </w:r>
      <w:proofErr w:type="spellStart"/>
      <w:r>
        <w:t>SixSigma</w:t>
      </w:r>
      <w:proofErr w:type="spellEnd"/>
      <w:r>
        <w:t xml:space="preserve"> </w:t>
      </w:r>
      <w:commentRangeEnd w:id="276"/>
      <w:r w:rsidR="00543F91">
        <w:rPr>
          <w:rStyle w:val="Odwoaniedokomentarza"/>
          <w:rFonts w:ascii="Times New Roman" w:eastAsia="Times New Roman" w:hAnsi="Times New Roman"/>
          <w:szCs w:val="20"/>
          <w:lang w:eastAsia="pl-PL"/>
        </w:rPr>
        <w:commentReference w:id="27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59BEE31"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F7D63">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F7D63">
        <w:t xml:space="preserve">Tabela </w:t>
      </w:r>
      <w:r w:rsidR="00BF7D63">
        <w:rPr>
          <w:noProof/>
        </w:rPr>
        <w:t>32</w:t>
      </w:r>
      <w:r w:rsidR="002E3B57">
        <w:fldChar w:fldCharType="end"/>
      </w:r>
      <w:r w:rsidR="002E3B57">
        <w:t>).</w:t>
      </w:r>
    </w:p>
    <w:p w14:paraId="187C8273" w14:textId="02F94FA2" w:rsidR="00651CC0" w:rsidRDefault="00651CC0" w:rsidP="00651CC0">
      <w:pPr>
        <w:pStyle w:val="Tytutabeli"/>
      </w:pPr>
      <w:bookmarkStart w:id="277" w:name="_Ref147652600"/>
      <w:bookmarkStart w:id="278" w:name="_Ref147652592"/>
      <w:bookmarkStart w:id="279"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7"/>
      <w:r>
        <w:t xml:space="preserve"> Dlaczego Lean i </w:t>
      </w:r>
      <w:proofErr w:type="spellStart"/>
      <w:r>
        <w:t>SixSigma</w:t>
      </w:r>
      <w:proofErr w:type="spellEnd"/>
      <w:r>
        <w:t xml:space="preserve"> skutecznie wzajemnie się wspierają</w:t>
      </w:r>
      <w:bookmarkEnd w:id="278"/>
      <w:r w:rsidR="004C09C1">
        <w:t>?</w:t>
      </w:r>
      <w:bookmarkEnd w:id="279"/>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lastRenderedPageBreak/>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421C0938"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F7D63">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F7D63">
        <w:t xml:space="preserve">Tabela </w:t>
      </w:r>
      <w:r w:rsidR="00BF7D63">
        <w:rPr>
          <w:noProof/>
        </w:rPr>
        <w:t>33</w:t>
      </w:r>
      <w:r w:rsidR="008F3A46">
        <w:fldChar w:fldCharType="end"/>
      </w:r>
      <w:r w:rsidR="00AE1944">
        <w:t>).</w:t>
      </w:r>
    </w:p>
    <w:p w14:paraId="2CEE4F41" w14:textId="441DE907" w:rsidR="00AE1944" w:rsidRDefault="00AE1944" w:rsidP="00AE1944">
      <w:pPr>
        <w:pStyle w:val="Tytutabeli"/>
      </w:pPr>
      <w:bookmarkStart w:id="280" w:name="_Ref147655300"/>
      <w:bookmarkStart w:id="281" w:name="_Ref147655294"/>
      <w:bookmarkStart w:id="282"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0"/>
      <w:r>
        <w:t xml:space="preserve"> Wybrane narzędzia i techniki Lean </w:t>
      </w:r>
      <w:proofErr w:type="spellStart"/>
      <w:r>
        <w:t>SixSigma</w:t>
      </w:r>
      <w:bookmarkEnd w:id="281"/>
      <w:bookmarkEnd w:id="282"/>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lastRenderedPageBreak/>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16DC5630" w:rsidR="001635E2" w:rsidRPr="00127879" w:rsidRDefault="004976E1" w:rsidP="001635E2">
      <w:r>
        <w:t>Spośród wymienionych w tabeli po</w:t>
      </w:r>
      <w:r>
        <w:fldChar w:fldCharType="begin"/>
      </w:r>
      <w:r>
        <w:instrText xml:space="preserve"> REF _Ref147655294 \p \h </w:instrText>
      </w:r>
      <w:r>
        <w:fldChar w:fldCharType="separate"/>
      </w:r>
      <w:r w:rsidR="00BF7D63">
        <w:t>wyżej</w:t>
      </w:r>
      <w:r>
        <w:fldChar w:fldCharType="end"/>
      </w:r>
      <w:r>
        <w:t xml:space="preserve"> (</w:t>
      </w:r>
      <w:r>
        <w:fldChar w:fldCharType="begin"/>
      </w:r>
      <w:r>
        <w:instrText xml:space="preserve"> REF _Ref147655300 \h </w:instrText>
      </w:r>
      <w:r>
        <w:fldChar w:fldCharType="separate"/>
      </w:r>
      <w:r w:rsidR="00BF7D63">
        <w:t xml:space="preserve">Tabela </w:t>
      </w:r>
      <w:r w:rsidR="00BF7D63">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7FA839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F7D63">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F7D63">
        <w:t xml:space="preserve">Tabela </w:t>
      </w:r>
      <w:r w:rsidR="00BF7D63">
        <w:rPr>
          <w:noProof/>
        </w:rPr>
        <w:t>34</w:t>
      </w:r>
      <w:r w:rsidR="00EC6740">
        <w:fldChar w:fldCharType="end"/>
      </w:r>
      <w:r w:rsidR="00EC6740">
        <w:t>).</w:t>
      </w:r>
    </w:p>
    <w:p w14:paraId="37133A0F" w14:textId="73E78304" w:rsidR="00836224" w:rsidRDefault="00836224" w:rsidP="0023080C">
      <w:pPr>
        <w:pStyle w:val="Tytutabeli"/>
      </w:pPr>
      <w:bookmarkStart w:id="283" w:name="_Ref148731299"/>
      <w:bookmarkStart w:id="284" w:name="_Ref148731288"/>
      <w:bookmarkStart w:id="285"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3"/>
      <w:r>
        <w:t xml:space="preserve"> Marno</w:t>
      </w:r>
      <w:r w:rsidR="0023080C">
        <w:t>t</w:t>
      </w:r>
      <w:r>
        <w:t>r</w:t>
      </w:r>
      <w:r w:rsidR="0023080C">
        <w:t>aw</w:t>
      </w:r>
      <w:r>
        <w:t>stwa (</w:t>
      </w:r>
      <w:proofErr w:type="spellStart"/>
      <w:r>
        <w:t>muda</w:t>
      </w:r>
      <w:proofErr w:type="spellEnd"/>
      <w:r>
        <w:t>) w kontekście uczelni</w:t>
      </w:r>
      <w:bookmarkEnd w:id="284"/>
      <w:bookmarkEnd w:id="285"/>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lastRenderedPageBreak/>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73579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F7D63">
        <w:t>wyżej</w:t>
      </w:r>
      <w:r>
        <w:fldChar w:fldCharType="end"/>
      </w:r>
      <w:r>
        <w:t xml:space="preserve">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w:t>
      </w:r>
      <w:r w:rsidR="00993681">
        <w:lastRenderedPageBreak/>
        <w:t xml:space="preserve">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A471171"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76A19773" w14:textId="784FF57C" w:rsidR="00B667E2" w:rsidRDefault="006A0B67" w:rsidP="00A416D4">
      <w:r>
        <w:t xml:space="preserve">Nieco odmiennym podejściem do doskonalenia jakości usług na poziomie organizacji od tych opisanych powyżej jest </w:t>
      </w:r>
      <w:commentRangeStart w:id="286"/>
      <w:r>
        <w:t xml:space="preserve">CAF </w:t>
      </w:r>
      <w:commentRangeEnd w:id="286"/>
      <w:r w:rsidR="00D10BAA">
        <w:rPr>
          <w:rStyle w:val="Odwoaniedokomentarza"/>
          <w:rFonts w:ascii="Times New Roman" w:eastAsia="Times New Roman" w:hAnsi="Times New Roman"/>
          <w:szCs w:val="20"/>
          <w:lang w:eastAsia="pl-PL"/>
        </w:rPr>
        <w:commentReference w:id="286"/>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w:t>
      </w:r>
      <w:r w:rsidR="00A416D4">
        <w:lastRenderedPageBreak/>
        <w:t xml:space="preserve">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31A86D1"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BF7D63">
        <w:t>niżej</w:t>
      </w:r>
      <w:r>
        <w:fldChar w:fldCharType="end"/>
      </w:r>
      <w:r>
        <w:t xml:space="preserve"> (</w:t>
      </w:r>
      <w:r>
        <w:fldChar w:fldCharType="begin"/>
      </w:r>
      <w:r>
        <w:instrText xml:space="preserve"> REF _Ref148993802 \h </w:instrText>
      </w:r>
      <w:r>
        <w:fldChar w:fldCharType="separate"/>
      </w:r>
      <w:r w:rsidR="00BF7D63" w:rsidRPr="00D04521">
        <w:t xml:space="preserve">Rysunek </w:t>
      </w:r>
      <w:r w:rsidR="00BF7D63">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87" w:name="_Ref148993802"/>
      <w:bookmarkStart w:id="288" w:name="_Ref148993793"/>
      <w:bookmarkStart w:id="289"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7"/>
      <w:r w:rsidRPr="00D04521">
        <w:t xml:space="preserve"> </w:t>
      </w:r>
      <w:r w:rsidR="006113D7" w:rsidRPr="00D04521">
        <w:t>Diagram m</w:t>
      </w:r>
      <w:r w:rsidRPr="00D04521">
        <w:t>odel</w:t>
      </w:r>
      <w:r w:rsidR="006113D7" w:rsidRPr="00D04521">
        <w:t>u</w:t>
      </w:r>
      <w:r w:rsidRPr="00D04521">
        <w:t xml:space="preserve"> CAF</w:t>
      </w:r>
      <w:bookmarkEnd w:id="288"/>
      <w:bookmarkEnd w:id="289"/>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DE2B15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F7D6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F7D63">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F7D63">
        <w:t xml:space="preserve">Tabela </w:t>
      </w:r>
      <w:r w:rsidR="00BF7D63">
        <w:rPr>
          <w:noProof/>
        </w:rPr>
        <w:t>35</w:t>
      </w:r>
      <w:r w:rsidR="006D4515">
        <w:fldChar w:fldCharType="end"/>
      </w:r>
      <w:r w:rsidR="006D4515">
        <w:t>).</w:t>
      </w:r>
    </w:p>
    <w:p w14:paraId="27C1D99C" w14:textId="71203D58" w:rsidR="00C91CF1" w:rsidRDefault="00C91CF1" w:rsidP="00C91CF1">
      <w:pPr>
        <w:pStyle w:val="Tytutabeli"/>
      </w:pPr>
      <w:bookmarkStart w:id="290" w:name="_Ref148994689"/>
      <w:bookmarkStart w:id="291" w:name="_Ref148994681"/>
      <w:bookmarkStart w:id="292"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0"/>
      <w:r>
        <w:t xml:space="preserve"> </w:t>
      </w:r>
      <w:commentRangeStart w:id="293"/>
      <w:proofErr w:type="spellStart"/>
      <w:r>
        <w:t>Subkryteria</w:t>
      </w:r>
      <w:proofErr w:type="spellEnd"/>
      <w:r>
        <w:t xml:space="preserve"> modelu CAF</w:t>
      </w:r>
      <w:bookmarkEnd w:id="291"/>
      <w:commentRangeEnd w:id="293"/>
      <w:r w:rsidR="00220D69">
        <w:rPr>
          <w:rStyle w:val="Odwoaniedokomentarza"/>
          <w:rFonts w:ascii="Times New Roman" w:hAnsi="Times New Roman"/>
          <w:bCs w:val="0"/>
          <w:szCs w:val="20"/>
          <w:lang w:eastAsia="pl-PL"/>
        </w:rPr>
        <w:commentReference w:id="293"/>
      </w:r>
      <w:bookmarkEnd w:id="292"/>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6B720D39"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F7D63">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F7D63">
        <w:t xml:space="preserve">Tabela </w:t>
      </w:r>
      <w:r w:rsidR="00BF7D63">
        <w:rPr>
          <w:noProof/>
        </w:rPr>
        <w:t>35</w:t>
      </w:r>
      <w:r w:rsidR="00B87D8C">
        <w:fldChar w:fldCharType="end"/>
      </w:r>
      <w:r w:rsidR="00B87D8C">
        <w:t xml:space="preserve">) jest kultura organizacyjna. Tu jest mowa o jej odpowiednim </w:t>
      </w:r>
      <w:r w:rsidR="00B87D8C">
        <w:lastRenderedPageBreak/>
        <w:t>kształtowaniu i promowaniu wartości wspierających ciągłe doskonalenie jakości. Bez wątpienia zagadnienie kultury organizacyjnej jest również istotne w przypadku zarządzania uniwersytetami.</w:t>
      </w:r>
    </w:p>
    <w:p w14:paraId="2D30DB26" w14:textId="230DE26F"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4"/>
      <w:proofErr w:type="spellStart"/>
      <w:r>
        <w:t>QualHE</w:t>
      </w:r>
      <w:commentRangeEnd w:id="294"/>
      <w:proofErr w:type="spellEnd"/>
      <w:r w:rsidR="00D10BAA">
        <w:rPr>
          <w:rStyle w:val="Odwoaniedokomentarza"/>
          <w:rFonts w:ascii="Times New Roman" w:eastAsia="Times New Roman" w:hAnsi="Times New Roman"/>
          <w:szCs w:val="20"/>
          <w:lang w:eastAsia="pl-PL"/>
        </w:rPr>
        <w:commentReference w:id="294"/>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F7D63">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F7D63">
        <w:t xml:space="preserve">Rysunek </w:t>
      </w:r>
      <w:r w:rsidR="00BF7D63">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5" w:name="_Ref149115856"/>
      <w:bookmarkStart w:id="296" w:name="_Ref149115818"/>
      <w:bookmarkStart w:id="297"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5"/>
      <w:r>
        <w:t xml:space="preserve"> Diagram modelu systemu zarządzania jakością </w:t>
      </w:r>
      <w:proofErr w:type="spellStart"/>
      <w:r>
        <w:t>QualHE</w:t>
      </w:r>
      <w:bookmarkEnd w:id="296"/>
      <w:bookmarkEnd w:id="29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48DFB37B"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F7D63">
        <w:t>wyżej</w:t>
      </w:r>
      <w:r>
        <w:fldChar w:fldCharType="end"/>
      </w:r>
      <w:r>
        <w:t xml:space="preserve"> (</w:t>
      </w:r>
      <w:r>
        <w:fldChar w:fldCharType="begin"/>
      </w:r>
      <w:r>
        <w:instrText xml:space="preserve"> REF _Ref149115856 \h </w:instrText>
      </w:r>
      <w:r>
        <w:fldChar w:fldCharType="separate"/>
      </w:r>
      <w:r w:rsidR="00BF7D63">
        <w:t xml:space="preserve">Rysunek </w:t>
      </w:r>
      <w:r w:rsidR="00BF7D63">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27B201AD"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298" w:name="_Ref147563104"/>
      <w:bookmarkStart w:id="299" w:name="_Toc164801013"/>
      <w:bookmarkStart w:id="300" w:name="_Toc168466243"/>
      <w:r w:rsidRPr="00233788">
        <w:t>Uwarunkowania zarządzania jakością uczelni w Polsce</w:t>
      </w:r>
      <w:bookmarkEnd w:id="298"/>
      <w:bookmarkEnd w:id="299"/>
      <w:bookmarkEnd w:id="300"/>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D477ABD"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F7D63">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F7D63">
        <w:t xml:space="preserve">Tabela </w:t>
      </w:r>
      <w:r w:rsidR="00BF7D63">
        <w:rPr>
          <w:noProof/>
        </w:rPr>
        <w:t>36</w:t>
      </w:r>
      <w:r w:rsidR="0002533D">
        <w:fldChar w:fldCharType="end"/>
      </w:r>
      <w:r w:rsidR="0002533D">
        <w:t>).</w:t>
      </w:r>
    </w:p>
    <w:p w14:paraId="4A8DE5EB" w14:textId="469AA27D" w:rsidR="00C74548" w:rsidRDefault="00C74548" w:rsidP="00C74548">
      <w:pPr>
        <w:pStyle w:val="Tytutabeli"/>
      </w:pPr>
      <w:bookmarkStart w:id="301" w:name="_Ref149339467"/>
      <w:bookmarkStart w:id="302" w:name="_Ref149339460"/>
      <w:bookmarkStart w:id="303"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1"/>
      <w:r>
        <w:t xml:space="preserve"> Liczba wystąpień określenia jakość w różnych kontekstach w ustawie Prawo o szkolnictwie wyższym i nauce z dnia 20 lipca 2018</w:t>
      </w:r>
      <w:bookmarkEnd w:id="302"/>
      <w:bookmarkEnd w:id="30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D49C7F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w:t>
      </w:r>
      <w:r w:rsidR="00EE3767">
        <w:lastRenderedPageBreak/>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F7D63">
        <w:t xml:space="preserve">Tabela </w:t>
      </w:r>
      <w:r w:rsidR="00BF7D63">
        <w:rPr>
          <w:noProof/>
        </w:rPr>
        <w:t>37</w:t>
      </w:r>
      <w:r w:rsidR="002975F4">
        <w:fldChar w:fldCharType="end"/>
      </w:r>
      <w:r w:rsidR="002975F4">
        <w:t>).</w:t>
      </w:r>
    </w:p>
    <w:p w14:paraId="011D382E" w14:textId="37082A7A" w:rsidR="00E5797C" w:rsidRDefault="00E5797C" w:rsidP="00E5797C">
      <w:pPr>
        <w:pStyle w:val="Tytutabeli"/>
      </w:pPr>
      <w:bookmarkStart w:id="304" w:name="_Ref149820724"/>
      <w:bookmarkStart w:id="305" w:name="_Ref149820717"/>
      <w:bookmarkStart w:id="306"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4"/>
      <w:r>
        <w:t xml:space="preserve"> Podsumowanie wniosków z badań wśród grup interesariuszy polskich uczelni przeprowadzonych w ramach projektu NCN OP</w:t>
      </w:r>
      <w:r w:rsidR="00A25E48">
        <w:t>U</w:t>
      </w:r>
      <w:r>
        <w:t>S 4 nr 2012/07/B/HS4/02929</w:t>
      </w:r>
      <w:bookmarkEnd w:id="305"/>
      <w:bookmarkEnd w:id="306"/>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3410DE6A" w:rsidR="000E75C8" w:rsidRDefault="001F76E5" w:rsidP="00DA5D54">
      <w:r>
        <w:t>Spośród stwierdzeń zawartych tabeli po</w:t>
      </w:r>
      <w:r>
        <w:fldChar w:fldCharType="begin"/>
      </w:r>
      <w:r>
        <w:instrText xml:space="preserve"> REF _Ref149820717 \p \h </w:instrText>
      </w:r>
      <w:r>
        <w:fldChar w:fldCharType="separate"/>
      </w:r>
      <w:r w:rsidR="00BF7D63">
        <w:t>wyżej</w:t>
      </w:r>
      <w:r>
        <w:fldChar w:fldCharType="end"/>
      </w:r>
      <w:r>
        <w:t xml:space="preserve"> (</w:t>
      </w:r>
      <w:r>
        <w:fldChar w:fldCharType="begin"/>
      </w:r>
      <w:r>
        <w:instrText xml:space="preserve"> REF _Ref149820724 \h </w:instrText>
      </w:r>
      <w:r>
        <w:fldChar w:fldCharType="separate"/>
      </w:r>
      <w:r w:rsidR="00BF7D63">
        <w:t xml:space="preserve">Tabela </w:t>
      </w:r>
      <w:r w:rsidR="00BF7D6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F0FD48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w:t>
      </w:r>
      <w:r w:rsidR="002975F4">
        <w:lastRenderedPageBreak/>
        <w:t xml:space="preserve">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F7D63" w:rsidRPr="00D60445">
        <w:t xml:space="preserve">Tabela </w:t>
      </w:r>
      <w:r w:rsidR="00BF7D63">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07" w:name="_Ref148730046"/>
      <w:bookmarkStart w:id="308" w:name="_Ref148730035"/>
      <w:bookmarkStart w:id="309"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7"/>
      <w:r w:rsidRPr="00D60445">
        <w:t xml:space="preserve"> Bariery dla wdrażania Lean </w:t>
      </w:r>
      <w:proofErr w:type="spellStart"/>
      <w:r w:rsidRPr="00D60445">
        <w:t>SixSigma</w:t>
      </w:r>
      <w:proofErr w:type="spellEnd"/>
      <w:r w:rsidRPr="00D60445">
        <w:t xml:space="preserve"> w uczelniach</w:t>
      </w:r>
      <w:bookmarkEnd w:id="308"/>
      <w:bookmarkEnd w:id="30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488A3F1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ze sobą również wyzwania związane z negatywną opinią w momencie gdy zmiany te wymagają korekty dotychczasowych przy</w:t>
      </w:r>
      <w:r>
        <w:lastRenderedPageBreak/>
        <w:t xml:space="preserve">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F7D63">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F7D63">
        <w:t xml:space="preserve">Tabela </w:t>
      </w:r>
      <w:r w:rsidR="00BF7D63">
        <w:rPr>
          <w:noProof/>
        </w:rPr>
        <w:t>39</w:t>
      </w:r>
      <w:r w:rsidR="00EE51A9">
        <w:fldChar w:fldCharType="end"/>
      </w:r>
      <w:r w:rsidR="00EE51A9">
        <w:t>).</w:t>
      </w:r>
    </w:p>
    <w:p w14:paraId="1F1802B3" w14:textId="323ED131" w:rsidR="00AB0CA2" w:rsidRDefault="00AB0CA2" w:rsidP="00AB0CA2">
      <w:pPr>
        <w:pStyle w:val="Tytutabeli"/>
      </w:pPr>
      <w:bookmarkStart w:id="310" w:name="_Ref150164293"/>
      <w:bookmarkStart w:id="311" w:name="_Ref150164286"/>
      <w:bookmarkStart w:id="312"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0"/>
      <w:r>
        <w:t xml:space="preserve"> Bariery i ograniczenia dla wprowadzania na </w:t>
      </w:r>
      <w:r w:rsidR="00310E21">
        <w:t xml:space="preserve">polskich </w:t>
      </w:r>
      <w:r>
        <w:t>uczelni</w:t>
      </w:r>
      <w:r w:rsidR="00310E21">
        <w:t>ach</w:t>
      </w:r>
      <w:r>
        <w:t xml:space="preserve"> nowoczesnych SZJ</w:t>
      </w:r>
      <w:bookmarkEnd w:id="311"/>
      <w:bookmarkEnd w:id="312"/>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42FE7B59"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F7D63">
        <w:t>wyżej</w:t>
      </w:r>
      <w:r>
        <w:fldChar w:fldCharType="end"/>
      </w:r>
      <w:r>
        <w:t xml:space="preserve"> (</w:t>
      </w:r>
      <w:r>
        <w:fldChar w:fldCharType="begin"/>
      </w:r>
      <w:r>
        <w:instrText xml:space="preserve"> REF _Ref150164293 \h </w:instrText>
      </w:r>
      <w:r>
        <w:fldChar w:fldCharType="separate"/>
      </w:r>
      <w:r w:rsidR="00BF7D63">
        <w:t xml:space="preserve">Tabela </w:t>
      </w:r>
      <w:r w:rsidR="00BF7D63">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3" w:name="_Ref150171647"/>
      <w:bookmarkStart w:id="314" w:name="_Ref150171640"/>
      <w:bookmarkStart w:id="315"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3"/>
      <w:r>
        <w:t xml:space="preserve"> Typologia kultur jakości w odniesieniu do uczelni</w:t>
      </w:r>
      <w:bookmarkEnd w:id="314"/>
      <w:bookmarkEnd w:id="315"/>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6EE0900A" w:rsidR="0017696A" w:rsidRDefault="0017696A" w:rsidP="0017696A">
      <w:r w:rsidRPr="00690385">
        <w:lastRenderedPageBreak/>
        <w:t xml:space="preserve">W </w:t>
      </w:r>
      <w:r>
        <w:t xml:space="preserve">kontekście specyfiki polskich uczelni obszerne studia na temat akademickiej kultury jakości przedstawił w swoich pracach Ł. Sułkowski. Na początek warto przytoczyć typologie kultur jakości w 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2512F351" w:rsidR="00700D27" w:rsidRDefault="00C15150" w:rsidP="00700D27">
      <w:r>
        <w:t>Każdy z wymiarów tworzących typologie kultur opisane w tabeli po</w:t>
      </w:r>
      <w:r>
        <w:fldChar w:fldCharType="begin"/>
      </w:r>
      <w:r>
        <w:instrText xml:space="preserve"> REF _Ref150171640 \p \h </w:instrText>
      </w:r>
      <w:r>
        <w:fldChar w:fldCharType="separate"/>
      </w:r>
      <w:r w:rsidR="00BF7D63">
        <w:t>wyżej</w:t>
      </w:r>
      <w:r>
        <w:fldChar w:fldCharType="end"/>
      </w:r>
      <w:r>
        <w:t xml:space="preserve"> (</w:t>
      </w:r>
      <w:r>
        <w:fldChar w:fldCharType="begin"/>
      </w:r>
      <w:r>
        <w:instrText xml:space="preserve"> REF _Ref150171647 \h </w:instrText>
      </w:r>
      <w:r>
        <w:fldChar w:fldCharType="separate"/>
      </w:r>
      <w:r w:rsidR="00BF7D63">
        <w:t xml:space="preserve">Tabela </w:t>
      </w:r>
      <w:r w:rsidR="00BF7D63">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CCACC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F7D63">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F7D63">
        <w:t xml:space="preserve">Tabela </w:t>
      </w:r>
      <w:r w:rsidR="00BF7D63">
        <w:rPr>
          <w:noProof/>
        </w:rPr>
        <w:t>41</w:t>
      </w:r>
      <w:r w:rsidR="00CF28D1">
        <w:fldChar w:fldCharType="end"/>
      </w:r>
      <w:r w:rsidR="005B468E">
        <w:t>).</w:t>
      </w:r>
    </w:p>
    <w:p w14:paraId="57D46F48" w14:textId="13DAD20E" w:rsidR="005B468E" w:rsidRDefault="005B468E" w:rsidP="005B468E">
      <w:pPr>
        <w:pStyle w:val="Tytutabeli"/>
      </w:pPr>
      <w:bookmarkStart w:id="316" w:name="_Ref150259086"/>
      <w:bookmarkStart w:id="317" w:name="_Ref150259080"/>
      <w:bookmarkStart w:id="318"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6"/>
      <w:r>
        <w:t xml:space="preserve"> Rodzaje kultury jakości ze względu na stopień zaangażowania kierownictwa i pracowników</w:t>
      </w:r>
      <w:bookmarkEnd w:id="317"/>
      <w:bookmarkEnd w:id="31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11F739A8"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F7D63">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F7D63">
        <w:t xml:space="preserve">Tabela </w:t>
      </w:r>
      <w:r w:rsidR="00BF7D63">
        <w:rPr>
          <w:noProof/>
        </w:rPr>
        <w:t>42</w:t>
      </w:r>
      <w:r w:rsidR="002E4137">
        <w:fldChar w:fldCharType="end"/>
      </w:r>
      <w:r w:rsidR="00F965D5">
        <w:t>).</w:t>
      </w:r>
    </w:p>
    <w:p w14:paraId="53B67774" w14:textId="29A1F078" w:rsidR="002E4137" w:rsidRDefault="002E4137" w:rsidP="002E4137">
      <w:pPr>
        <w:pStyle w:val="Tytutabeli"/>
      </w:pPr>
      <w:bookmarkStart w:id="319" w:name="_Ref150262438"/>
      <w:bookmarkStart w:id="320" w:name="_Ref150262431"/>
      <w:bookmarkStart w:id="321"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19"/>
      <w:r>
        <w:t xml:space="preserve"> Obszary analizy dojrzałości kultury jakości</w:t>
      </w:r>
      <w:bookmarkEnd w:id="320"/>
      <w:bookmarkEnd w:id="321"/>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F887378"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F7D63">
        <w:t>wyżej</w:t>
      </w:r>
      <w:r>
        <w:fldChar w:fldCharType="end"/>
      </w:r>
      <w:r>
        <w:t xml:space="preserve"> (</w:t>
      </w:r>
      <w:r>
        <w:fldChar w:fldCharType="begin"/>
      </w:r>
      <w:r>
        <w:instrText xml:space="preserve"> REF _Ref150262438 \h </w:instrText>
      </w:r>
      <w:r>
        <w:fldChar w:fldCharType="separate"/>
      </w:r>
      <w:r w:rsidR="00BF7D63">
        <w:t xml:space="preserve">Tabela </w:t>
      </w:r>
      <w:r w:rsidR="00BF7D63">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735F6229"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52C8C905" w:rsidR="00263DE4" w:rsidRPr="00BC203F" w:rsidRDefault="00790EB8" w:rsidP="00DA5D54">
      <w:r>
        <w:t xml:space="preserve">Omówione w niniejszym </w:t>
      </w:r>
      <w:r w:rsidR="00FA797F">
        <w:t>pod</w:t>
      </w:r>
      <w:r>
        <w:t xml:space="preserve">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2" w:name="_Ref164499695"/>
      <w:bookmarkStart w:id="323" w:name="_Toc164801014"/>
      <w:bookmarkStart w:id="324" w:name="_Toc168466244"/>
      <w:bookmarkStart w:id="325" w:name="_Ref135921390"/>
      <w:r w:rsidRPr="00BC203F">
        <w:t>Rola kierownictwa uczelni w zarządzaniu jakością</w:t>
      </w:r>
      <w:bookmarkEnd w:id="322"/>
      <w:bookmarkEnd w:id="323"/>
      <w:bookmarkEnd w:id="324"/>
    </w:p>
    <w:p w14:paraId="2BD58968" w14:textId="0BFD372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F7D63">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F7D63">
        <w:t xml:space="preserve">Tabela </w:t>
      </w:r>
      <w:r w:rsidR="00BF7D63">
        <w:rPr>
          <w:noProof/>
        </w:rPr>
        <w:t>43</w:t>
      </w:r>
      <w:r w:rsidR="00D95A26">
        <w:fldChar w:fldCharType="end"/>
      </w:r>
      <w:r w:rsidR="00D95A26">
        <w:t>).</w:t>
      </w:r>
    </w:p>
    <w:p w14:paraId="11719ADB" w14:textId="0A14EF01" w:rsidR="00130068" w:rsidRDefault="00130068" w:rsidP="00130068">
      <w:pPr>
        <w:pStyle w:val="Tytutabeli"/>
      </w:pPr>
      <w:bookmarkStart w:id="326" w:name="_Ref150513592"/>
      <w:bookmarkStart w:id="327" w:name="_Ref150513579"/>
      <w:bookmarkStart w:id="328"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6"/>
      <w:r>
        <w:t xml:space="preserve"> Rola przywództwa w różnych metodologiach (filozofiach) kompleksowego zarządzania jakością</w:t>
      </w:r>
      <w:bookmarkEnd w:id="327"/>
      <w:bookmarkEnd w:id="32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68AB9AE8"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F7D63">
        <w:t>wyżej</w:t>
      </w:r>
      <w:r>
        <w:fldChar w:fldCharType="end"/>
      </w:r>
      <w:r>
        <w:t xml:space="preserve"> (</w:t>
      </w:r>
      <w:r>
        <w:fldChar w:fldCharType="begin"/>
      </w:r>
      <w:r>
        <w:instrText xml:space="preserve"> REF _Ref150513592 \h </w:instrText>
      </w:r>
      <w:r>
        <w:fldChar w:fldCharType="separate"/>
      </w:r>
      <w:r w:rsidR="00BF7D63">
        <w:t xml:space="preserve">Tabela </w:t>
      </w:r>
      <w:r w:rsidR="00BF7D63">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F7D63">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F7D63">
        <w:t xml:space="preserve">Tabela </w:t>
      </w:r>
      <w:r w:rsidR="00BF7D63">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29" w:name="_Ref150514430"/>
      <w:bookmarkStart w:id="330" w:name="_Ref150514418"/>
      <w:bookmarkStart w:id="331"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29"/>
      <w:r>
        <w:t xml:space="preserve"> </w:t>
      </w:r>
      <w:r w:rsidR="00E02729">
        <w:t>K</w:t>
      </w:r>
      <w:r>
        <w:t>luczow</w:t>
      </w:r>
      <w:r w:rsidR="00E02729">
        <w:t>e</w:t>
      </w:r>
      <w:r>
        <w:t xml:space="preserve"> obszar</w:t>
      </w:r>
      <w:r w:rsidR="00E02729">
        <w:t>y</w:t>
      </w:r>
      <w:r>
        <w:t xml:space="preserve"> zachowań przywódczych dla skutecznego wdrażania LSS</w:t>
      </w:r>
      <w:bookmarkEnd w:id="330"/>
      <w:bookmarkEnd w:id="331"/>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01A50F4"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w:t>
      </w:r>
      <w:r>
        <w:lastRenderedPageBreak/>
        <w:t>po</w:t>
      </w:r>
      <w:r>
        <w:fldChar w:fldCharType="begin"/>
      </w:r>
      <w:r>
        <w:instrText xml:space="preserve"> REF _Ref150514418 \p \h </w:instrText>
      </w:r>
      <w:r>
        <w:fldChar w:fldCharType="separate"/>
      </w:r>
      <w:r w:rsidR="00BF7D63">
        <w:t>wyżej</w:t>
      </w:r>
      <w:r>
        <w:fldChar w:fldCharType="end"/>
      </w:r>
      <w:r>
        <w:t xml:space="preserve"> (</w:t>
      </w:r>
      <w:r>
        <w:fldChar w:fldCharType="begin"/>
      </w:r>
      <w:r>
        <w:instrText xml:space="preserve"> REF _Ref150514430 \h </w:instrText>
      </w:r>
      <w:r>
        <w:fldChar w:fldCharType="separate"/>
      </w:r>
      <w:r w:rsidR="00BF7D63">
        <w:t xml:space="preserve">Tabela </w:t>
      </w:r>
      <w:r w:rsidR="00BF7D63">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457C5750"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F7D63">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F7D63">
        <w:t xml:space="preserve">Tabela </w:t>
      </w:r>
      <w:r w:rsidR="00BF7D63">
        <w:rPr>
          <w:noProof/>
        </w:rPr>
        <w:t>45</w:t>
      </w:r>
      <w:r w:rsidR="00B75275">
        <w:fldChar w:fldCharType="end"/>
      </w:r>
      <w:r w:rsidR="00B75275">
        <w:t>).</w:t>
      </w:r>
    </w:p>
    <w:p w14:paraId="2D6D3EF3" w14:textId="234789DD" w:rsidR="00B75275" w:rsidRDefault="00B75275" w:rsidP="00B75275">
      <w:pPr>
        <w:pStyle w:val="Tytutabeli"/>
      </w:pPr>
      <w:bookmarkStart w:id="332" w:name="_Ref150531160"/>
      <w:bookmarkStart w:id="333" w:name="_Ref150531145"/>
      <w:bookmarkStart w:id="334" w:name="_Toc168466857"/>
      <w:r>
        <w:lastRenderedPageBreak/>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2"/>
      <w:r>
        <w:t xml:space="preserve"> Czynniki gotowości wdrażania</w:t>
      </w:r>
      <w:bookmarkEnd w:id="333"/>
      <w:r>
        <w:t xml:space="preserve"> systemów zarządzania jakością w uczelniach</w:t>
      </w:r>
      <w:bookmarkEnd w:id="33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7AB50D21"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F7D63">
        <w:t>wyżej</w:t>
      </w:r>
      <w:r>
        <w:fldChar w:fldCharType="end"/>
      </w:r>
      <w:r>
        <w:t xml:space="preserve"> (</w:t>
      </w:r>
      <w:r>
        <w:fldChar w:fldCharType="begin"/>
      </w:r>
      <w:r>
        <w:instrText xml:space="preserve"> REF _Ref150531160 \h </w:instrText>
      </w:r>
      <w:r>
        <w:fldChar w:fldCharType="separate"/>
      </w:r>
      <w:r w:rsidR="00BF7D63">
        <w:t xml:space="preserve">Tabela </w:t>
      </w:r>
      <w:r w:rsidR="00BF7D63">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lastRenderedPageBreak/>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5" w:name="_Ref140912412"/>
      <w:bookmarkStart w:id="336" w:name="_Toc164801015"/>
      <w:bookmarkStart w:id="337" w:name="_Toc168466245"/>
      <w:r w:rsidRPr="00233788">
        <w:t>Interesariusze uczelni, a wymagania wobec efektów jej działalności</w:t>
      </w:r>
      <w:bookmarkEnd w:id="325"/>
      <w:bookmarkEnd w:id="335"/>
      <w:bookmarkEnd w:id="336"/>
      <w:bookmarkEnd w:id="33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38" w:name="_Ref162380476"/>
      <w:bookmarkStart w:id="339" w:name="_Ref162381229"/>
      <w:bookmarkStart w:id="340" w:name="_Ref163576666"/>
      <w:bookmarkStart w:id="341" w:name="_Toc164801016"/>
      <w:bookmarkStart w:id="342" w:name="_Toc168466246"/>
      <w:r w:rsidRPr="00107ECD">
        <w:t>Koncepcja i rodzaje interesariuszy wg teorii interesariuszy</w:t>
      </w:r>
      <w:r w:rsidR="00A95C2F" w:rsidRPr="00107ECD">
        <w:t xml:space="preserve"> w kontekście zarządzania jakością</w:t>
      </w:r>
      <w:bookmarkEnd w:id="338"/>
      <w:bookmarkEnd w:id="339"/>
      <w:bookmarkEnd w:id="340"/>
      <w:bookmarkEnd w:id="341"/>
      <w:bookmarkEnd w:id="342"/>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2DEA995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3BD17A3B"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lastRenderedPageBreak/>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F7D63">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F7D63">
        <w:t xml:space="preserve">Tabela </w:t>
      </w:r>
      <w:r w:rsidR="00BF7D63">
        <w:rPr>
          <w:noProof/>
        </w:rPr>
        <w:t>46</w:t>
      </w:r>
      <w:r w:rsidR="00851F74">
        <w:fldChar w:fldCharType="end"/>
      </w:r>
      <w:r w:rsidR="00717D2E">
        <w:t>).</w:t>
      </w:r>
    </w:p>
    <w:p w14:paraId="7A90461B" w14:textId="6E7F46F5" w:rsidR="003A72B8" w:rsidRDefault="003A72B8" w:rsidP="00DF2C28">
      <w:pPr>
        <w:pStyle w:val="Tytutabeli"/>
      </w:pPr>
      <w:bookmarkStart w:id="343" w:name="_Ref151576675"/>
      <w:bookmarkStart w:id="344" w:name="_Ref151576665"/>
      <w:bookmarkStart w:id="345" w:name="_Toc168466858"/>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3"/>
      <w:r>
        <w:t xml:space="preserve"> Kształtowanie się pojęcia interesariuszy – wpływ różnych obszarów badań</w:t>
      </w:r>
      <w:bookmarkEnd w:id="344"/>
      <w:bookmarkEnd w:id="34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C17684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F7D63">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t>) 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6" w:name="_Ref152270743"/>
      <w:bookmarkStart w:id="347" w:name="_Ref152270729"/>
      <w:bookmarkStart w:id="348" w:name="_Toc168466859"/>
      <w:r>
        <w:lastRenderedPageBreak/>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7"/>
      <w:bookmarkEnd w:id="34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46619FD"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F7D63">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F7D63">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p>
    <w:p w14:paraId="6497195B" w14:textId="18433DFF" w:rsidR="00DE34CF" w:rsidRDefault="00DE34CF" w:rsidP="00DE34CF">
      <w:pPr>
        <w:pStyle w:val="Tytutabeli"/>
      </w:pPr>
      <w:bookmarkStart w:id="349" w:name="_Ref152281484"/>
      <w:bookmarkStart w:id="350" w:name="_Ref152281477"/>
      <w:bookmarkStart w:id="351"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49"/>
      <w:r>
        <w:t xml:space="preserve"> Typy teorii interesariuszy</w:t>
      </w:r>
      <w:bookmarkEnd w:id="350"/>
      <w:bookmarkEnd w:id="35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454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F7D63">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3C0C8167"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721B7B7B"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D19809D"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F7D63">
        <w:t>niżej</w:t>
      </w:r>
      <w:r>
        <w:fldChar w:fldCharType="end"/>
      </w:r>
      <w:r w:rsidRPr="00F755BF">
        <w:t>.</w:t>
      </w:r>
    </w:p>
    <w:p w14:paraId="422F4557" w14:textId="431842AD" w:rsidR="00FA6769" w:rsidRPr="00F755BF" w:rsidRDefault="00FA6769" w:rsidP="00FA6769">
      <w:pPr>
        <w:pStyle w:val="Tytutabeli"/>
      </w:pPr>
      <w:bookmarkStart w:id="352" w:name="_Ref134899247"/>
      <w:bookmarkStart w:id="353" w:name="_Ref134897836"/>
      <w:bookmarkStart w:id="354" w:name="_Toc168466861"/>
      <w:r w:rsidRPr="00F755BF">
        <w:lastRenderedPageBreak/>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2"/>
      <w:r w:rsidRPr="00F755BF">
        <w:t xml:space="preserve"> Typologia interesariuszy wg Mitchell et al.</w:t>
      </w:r>
      <w:bookmarkEnd w:id="353"/>
      <w:bookmarkEnd w:id="35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12C3EE9E"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F7D63">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35D1C2A"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12723DDE"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F7D63">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F7D63">
        <w:t xml:space="preserve">Tabela </w:t>
      </w:r>
      <w:r w:rsidR="00BF7D63">
        <w:rPr>
          <w:noProof/>
        </w:rPr>
        <w:t>50</w:t>
      </w:r>
      <w:r w:rsidR="005F6A77" w:rsidRPr="005F6A77">
        <w:fldChar w:fldCharType="end"/>
      </w:r>
      <w:r w:rsidRPr="005F6A77">
        <w:t>).</w:t>
      </w:r>
    </w:p>
    <w:p w14:paraId="37262BE2" w14:textId="2C0B179F" w:rsidR="00604496" w:rsidRDefault="00604496" w:rsidP="00604496">
      <w:pPr>
        <w:pStyle w:val="Tytutabeli"/>
      </w:pPr>
      <w:bookmarkStart w:id="355" w:name="_Ref153916533"/>
      <w:bookmarkStart w:id="356" w:name="_Ref153916514"/>
      <w:bookmarkStart w:id="357"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5"/>
      <w:r>
        <w:t xml:space="preserve"> Wybrane przykłady interesariuszy uczelni oraz kategorii do jakich mogą zostać przypisani</w:t>
      </w:r>
      <w:bookmarkEnd w:id="356"/>
      <w:bookmarkEnd w:id="357"/>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lastRenderedPageBreak/>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lastRenderedPageBreak/>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89F271"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F7D63">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lastRenderedPageBreak/>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58"/>
      <w:r w:rsidR="00261B2E">
        <w:t>załączniku nr 5</w:t>
      </w:r>
      <w:commentRangeEnd w:id="358"/>
      <w:r w:rsidR="008C72E5">
        <w:rPr>
          <w:rStyle w:val="Odwoaniedokomentarza"/>
          <w:rFonts w:ascii="Times New Roman" w:eastAsia="Times New Roman" w:hAnsi="Times New Roman"/>
          <w:szCs w:val="20"/>
          <w:lang w:eastAsia="pl-PL"/>
        </w:rPr>
        <w:commentReference w:id="358"/>
      </w:r>
      <w:r w:rsidR="00261B2E">
        <w:t>.</w:t>
      </w:r>
    </w:p>
    <w:p w14:paraId="1D8B811E" w14:textId="0AE424F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59"/>
      <w:r w:rsidR="00C278BA">
        <w:t>załączniku nr 6</w:t>
      </w:r>
      <w:commentRangeEnd w:id="359"/>
      <w:r w:rsidR="00C278BA">
        <w:rPr>
          <w:rStyle w:val="Odwoaniedokomentarza"/>
          <w:rFonts w:ascii="Times New Roman" w:eastAsia="Times New Roman" w:hAnsi="Times New Roman"/>
          <w:szCs w:val="20"/>
          <w:lang w:eastAsia="pl-PL"/>
        </w:rPr>
        <w:commentReference w:id="359"/>
      </w:r>
      <w:r w:rsidR="00C278BA">
        <w:t>.</w:t>
      </w:r>
    </w:p>
    <w:p w14:paraId="5B1ACA48" w14:textId="6D6A3293"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po</w:t>
      </w:r>
      <w:r w:rsidR="00A724EC">
        <w:fldChar w:fldCharType="begin"/>
      </w:r>
      <w:r w:rsidR="00A724EC">
        <w:instrText xml:space="preserve"> REF _Ref155124029 \p \h </w:instrText>
      </w:r>
      <w:r w:rsidR="00A724EC">
        <w:fldChar w:fldCharType="separate"/>
      </w:r>
      <w:r w:rsidR="00BF7D63">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F7D63">
        <w:t xml:space="preserve">Tabela </w:t>
      </w:r>
      <w:r w:rsidR="00BF7D63">
        <w:rPr>
          <w:noProof/>
        </w:rPr>
        <w:t>51</w:t>
      </w:r>
      <w:r w:rsidR="00A724EC">
        <w:fldChar w:fldCharType="end"/>
      </w:r>
      <w:r>
        <w:t>).</w:t>
      </w:r>
    </w:p>
    <w:p w14:paraId="45CB2DEA" w14:textId="2861C893" w:rsidR="00E85FDF" w:rsidRDefault="00E85FDF" w:rsidP="00E85FDF">
      <w:pPr>
        <w:pStyle w:val="Tytutabeli"/>
      </w:pPr>
      <w:bookmarkStart w:id="360" w:name="_Ref155124038"/>
      <w:bookmarkStart w:id="361" w:name="_Ref155124029"/>
      <w:bookmarkStart w:id="362" w:name="_Toc168466863"/>
      <w:r>
        <w:lastRenderedPageBreak/>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0"/>
      <w:r>
        <w:t xml:space="preserve"> Podsumowanie liczności wystąpień określeń odnoszących się do interesariuszy uczelni w abstraktach analizowanych artykułów naukowych.</w:t>
      </w:r>
      <w:bookmarkEnd w:id="361"/>
      <w:bookmarkEnd w:id="36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169C80BF"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F7D6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F7D63">
        <w:t xml:space="preserve">Tabela </w:t>
      </w:r>
      <w:r w:rsidR="00BF7D63">
        <w:rPr>
          <w:noProof/>
        </w:rPr>
        <w:t>51</w:t>
      </w:r>
      <w:r w:rsidR="00B658A3">
        <w:fldChar w:fldCharType="end"/>
      </w:r>
      <w:r w:rsidR="00B658A3">
        <w:t>) swoistym rankingu, grupy absolwentów.</w:t>
      </w:r>
    </w:p>
    <w:p w14:paraId="0876440F" w14:textId="5509B6A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F7D63">
        <w:t>niżej</w:t>
      </w:r>
      <w:r>
        <w:fldChar w:fldCharType="end"/>
      </w:r>
      <w:r>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t>).</w:t>
      </w:r>
    </w:p>
    <w:p w14:paraId="14A494ED" w14:textId="1E23295D" w:rsidR="00FA6769" w:rsidRPr="00A07201" w:rsidRDefault="00FA6769" w:rsidP="00FA6769">
      <w:pPr>
        <w:pStyle w:val="Tytutabeli"/>
      </w:pPr>
      <w:bookmarkStart w:id="363" w:name="_Ref134897865"/>
      <w:bookmarkStart w:id="364" w:name="_Ref134897858"/>
      <w:bookmarkStart w:id="365"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3"/>
      <w:r w:rsidRPr="00A07201">
        <w:t xml:space="preserve"> Przykładowe </w:t>
      </w:r>
      <w:r w:rsidR="00102C77">
        <w:t>przypisanie</w:t>
      </w:r>
      <w:r w:rsidRPr="00A07201">
        <w:t xml:space="preserve"> interesariuszy uczelni </w:t>
      </w:r>
      <w:bookmarkEnd w:id="364"/>
      <w:r w:rsidR="00102C77">
        <w:t>do typologii wg Mitchella.</w:t>
      </w:r>
      <w:bookmarkEnd w:id="36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lastRenderedPageBreak/>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32E69BD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F7D63">
        <w:t>wyżej</w:t>
      </w:r>
      <w:r>
        <w:fldChar w:fldCharType="end"/>
      </w:r>
      <w:r w:rsidRPr="00170260">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rsidRPr="00170260">
        <w:t>) przedstawiono kilka możliwych typów dla każdej z grup interesariuszy.</w:t>
      </w:r>
    </w:p>
    <w:p w14:paraId="38ADA02A" w14:textId="15DB3F37"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xml:space="preserve">, co oznacza, że raczej </w:t>
      </w:r>
      <w:r w:rsidR="008E22B3">
        <w:rPr>
          <w:iCs/>
        </w:rPr>
        <w:lastRenderedPageBreak/>
        <w:t>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25E03EC2"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w:t>
      </w:r>
      <w:r w:rsidRPr="005450CF">
        <w:lastRenderedPageBreak/>
        <w:t>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w:t>
      </w:r>
      <w:r w:rsidR="00232921">
        <w:lastRenderedPageBreak/>
        <w:t xml:space="preserve">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6" w:name="_Ref162381255"/>
      <w:bookmarkStart w:id="367" w:name="_Ref162612683"/>
      <w:bookmarkStart w:id="368" w:name="_Toc164801017"/>
      <w:bookmarkStart w:id="369" w:name="_Toc168466247"/>
      <w:bookmarkStart w:id="370" w:name="_Ref135910228"/>
      <w:bookmarkStart w:id="371" w:name="_Ref135910231"/>
      <w:r>
        <w:t>Kształtowanie relacji</w:t>
      </w:r>
      <w:r w:rsidR="004B23E5" w:rsidRPr="00107ECD">
        <w:t xml:space="preserve"> z różnymi grupami interesariuszy</w:t>
      </w:r>
      <w:bookmarkEnd w:id="366"/>
      <w:bookmarkEnd w:id="367"/>
      <w:bookmarkEnd w:id="368"/>
      <w:bookmarkEnd w:id="36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w:t>
      </w:r>
      <w:r>
        <w:lastRenderedPageBreak/>
        <w:t>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2" w:name="_Ref155519988"/>
      <w:bookmarkStart w:id="373" w:name="_Ref155520065"/>
      <w:bookmarkStart w:id="374"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2"/>
      <w:r>
        <w:t xml:space="preserve"> Edukacyjny łańcuch dostaw</w:t>
      </w:r>
      <w:bookmarkEnd w:id="373"/>
      <w:bookmarkEnd w:id="37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5F5BF6F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F7D63">
        <w:t>wyżej</w:t>
      </w:r>
      <w:r>
        <w:fldChar w:fldCharType="end"/>
      </w:r>
      <w:r>
        <w:t xml:space="preserve"> (</w:t>
      </w:r>
      <w:r>
        <w:fldChar w:fldCharType="begin"/>
      </w:r>
      <w:r>
        <w:instrText xml:space="preserve"> REF _Ref155519988 \h  \* MERGEFORMAT </w:instrText>
      </w:r>
      <w:r>
        <w:fldChar w:fldCharType="separate"/>
      </w:r>
      <w:r w:rsidR="00BF7D63">
        <w:t xml:space="preserve">Rysunek </w:t>
      </w:r>
      <w:r w:rsidR="00BF7D63">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E0618BF"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F7D63">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F7D63">
        <w:t xml:space="preserve">Rysunek </w:t>
      </w:r>
      <w:r w:rsidR="00BF7D63">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5" w:name="_Ref155635133"/>
      <w:bookmarkStart w:id="376" w:name="_Ref155635125"/>
      <w:bookmarkStart w:id="377"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5"/>
      <w:r>
        <w:t xml:space="preserve"> Diagram procesu tworzenia strategii relacji z interesariuszami.</w:t>
      </w:r>
      <w:bookmarkEnd w:id="376"/>
      <w:bookmarkEnd w:id="37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3F0A20E9"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F7D63">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F7D63">
        <w:t xml:space="preserve">Rysunek </w:t>
      </w:r>
      <w:r w:rsidR="00BF7D63">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w:t>
      </w:r>
      <w:r w:rsidR="009D689F">
        <w:lastRenderedPageBreak/>
        <w:t xml:space="preserve">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F7D63">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F7D63">
        <w:t xml:space="preserve">Tabela </w:t>
      </w:r>
      <w:r w:rsidR="00BF7D63">
        <w:rPr>
          <w:noProof/>
        </w:rPr>
        <w:t>53</w:t>
      </w:r>
      <w:r w:rsidR="003D1880">
        <w:fldChar w:fldCharType="end"/>
      </w:r>
      <w:r w:rsidR="00CC24C9">
        <w:t>).</w:t>
      </w:r>
    </w:p>
    <w:p w14:paraId="5AB1F0D0" w14:textId="63ADB558" w:rsidR="003D1880" w:rsidRDefault="003D1880" w:rsidP="003D1880">
      <w:pPr>
        <w:pStyle w:val="Tytutabeli"/>
      </w:pPr>
      <w:bookmarkStart w:id="378" w:name="_Ref156044513"/>
      <w:bookmarkStart w:id="379" w:name="_Ref156044500"/>
      <w:bookmarkStart w:id="380"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78"/>
      <w:r>
        <w:t xml:space="preserve"> Przykładowe techniki analizy </w:t>
      </w:r>
      <w:bookmarkEnd w:id="379"/>
      <w:r>
        <w:t>interesariuszy</w:t>
      </w:r>
      <w:bookmarkEnd w:id="38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41D2CCEE"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BF7D63">
        <w:t>wyżej</w:t>
      </w:r>
      <w:r>
        <w:fldChar w:fldCharType="end"/>
      </w:r>
      <w:r>
        <w:t xml:space="preserve"> (</w:t>
      </w:r>
      <w:r>
        <w:fldChar w:fldCharType="begin"/>
      </w:r>
      <w:r>
        <w:instrText xml:space="preserve"> REF _Ref156044513 \h </w:instrText>
      </w:r>
      <w:r>
        <w:fldChar w:fldCharType="separate"/>
      </w:r>
      <w:r w:rsidR="00BF7D63">
        <w:t xml:space="preserve">Tabela </w:t>
      </w:r>
      <w:r w:rsidR="00BF7D63">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BF7D63">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BF7D63">
        <w:t xml:space="preserve">Rysunek </w:t>
      </w:r>
      <w:r w:rsidR="00BF7D63">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1" w:name="_Ref156672377"/>
      <w:bookmarkStart w:id="382" w:name="_Ref156672388"/>
      <w:bookmarkStart w:id="383"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1"/>
      <w:r>
        <w:t xml:space="preserve"> Przykładowa mapa interesariuszy uczelni</w:t>
      </w:r>
      <w:bookmarkEnd w:id="382"/>
      <w:bookmarkEnd w:id="38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25EEA6B" w:rsidR="00B56AB3" w:rsidRPr="00D62AE5" w:rsidRDefault="00D62AE5" w:rsidP="002668D9">
      <w:r>
        <w:t>Przedstawiony na rysunku po</w:t>
      </w:r>
      <w:r>
        <w:fldChar w:fldCharType="begin"/>
      </w:r>
      <w:r>
        <w:instrText xml:space="preserve"> REF _Ref156672388 \p \h </w:instrText>
      </w:r>
      <w:r>
        <w:fldChar w:fldCharType="separate"/>
      </w:r>
      <w:r w:rsidR="00BF7D63">
        <w:t>wyżej</w:t>
      </w:r>
      <w:r>
        <w:fldChar w:fldCharType="end"/>
      </w:r>
      <w:r>
        <w:t xml:space="preserve"> (</w:t>
      </w:r>
      <w:r>
        <w:fldChar w:fldCharType="begin"/>
      </w:r>
      <w:r>
        <w:instrText xml:space="preserve"> REF _Ref156672377 \h </w:instrText>
      </w:r>
      <w:r>
        <w:fldChar w:fldCharType="separate"/>
      </w:r>
      <w:r w:rsidR="00BF7D63">
        <w:t xml:space="preserve">Rysunek </w:t>
      </w:r>
      <w:r w:rsidR="00BF7D63">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88A1C53"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BF7D63">
        <w:t>niżej</w:t>
      </w:r>
      <w:r>
        <w:fldChar w:fldCharType="end"/>
      </w:r>
      <w:r>
        <w:t xml:space="preserve"> (</w:t>
      </w:r>
      <w:r>
        <w:fldChar w:fldCharType="begin"/>
      </w:r>
      <w:r>
        <w:instrText xml:space="preserve"> REF _Ref156676558 \h </w:instrText>
      </w:r>
      <w:r>
        <w:fldChar w:fldCharType="separate"/>
      </w:r>
      <w:r w:rsidR="00BF7D63">
        <w:t xml:space="preserve">Rysunek </w:t>
      </w:r>
      <w:r w:rsidR="00BF7D63">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4" w:name="_Ref156676558"/>
      <w:bookmarkStart w:id="385" w:name="_Ref156676553"/>
      <w:bookmarkStart w:id="386"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4"/>
      <w:r>
        <w:t xml:space="preserve"> Kierunki strategii działań wobec różnych interesariuszy w zależności od umiejscowienia na mapie siły (władzy) versus zainteresowanie</w:t>
      </w:r>
      <w:bookmarkEnd w:id="385"/>
      <w:bookmarkEnd w:id="38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4BD8F85D"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87" w:name="_Ref156914784"/>
      <w:bookmarkStart w:id="388" w:name="_Ref156921650"/>
      <w:bookmarkStart w:id="389"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7"/>
      <w:r>
        <w:t xml:space="preserve"> Formy struktur kanałów komunikacji</w:t>
      </w:r>
      <w:bookmarkEnd w:id="388"/>
      <w:bookmarkEnd w:id="38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53D68A15"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BF7D63">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BF7D63">
        <w:t xml:space="preserve">Rysunek </w:t>
      </w:r>
      <w:r w:rsidR="00BF7D63">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BF7D63">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BF7D63">
        <w:t xml:space="preserve">Rysunek </w:t>
      </w:r>
      <w:r w:rsidR="00BF7D63">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0" w:name="_Ref156922867"/>
      <w:bookmarkStart w:id="391" w:name="_Ref156922851"/>
      <w:bookmarkStart w:id="392"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0"/>
      <w:r>
        <w:t xml:space="preserve"> Trójkąt komunikacji wg </w:t>
      </w:r>
      <w:proofErr w:type="spellStart"/>
      <w:r>
        <w:t>Bragantini</w:t>
      </w:r>
      <w:bookmarkEnd w:id="391"/>
      <w:bookmarkEnd w:id="39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4FA0856"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Szczególnie istotne jest uwzględnienie perspektywy wzajemnego zrozumienia w odniesieniu do wpływu na komunikację pomiędzy interesa</w:t>
      </w:r>
      <w:r w:rsidR="0035469A">
        <w:lastRenderedPageBreak/>
        <w:t xml:space="preserve">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BF7D63">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BF7D63">
        <w:t xml:space="preserve">Tabela </w:t>
      </w:r>
      <w:r w:rsidR="00BF7D63">
        <w:rPr>
          <w:noProof/>
        </w:rPr>
        <w:t>54</w:t>
      </w:r>
      <w:r w:rsidR="00EA5105">
        <w:fldChar w:fldCharType="end"/>
      </w:r>
      <w:r w:rsidR="00EA5105">
        <w:t>).</w:t>
      </w:r>
    </w:p>
    <w:p w14:paraId="69CE1338" w14:textId="590B4ED1" w:rsidR="009D61E4" w:rsidRDefault="009D61E4" w:rsidP="009D61E4">
      <w:pPr>
        <w:pStyle w:val="Tytutabeli"/>
      </w:pPr>
      <w:bookmarkStart w:id="393" w:name="_Ref157001680"/>
      <w:bookmarkStart w:id="394" w:name="_Ref157001672"/>
      <w:bookmarkStart w:id="395"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3"/>
      <w:r>
        <w:t xml:space="preserve"> Przykłady metod i kanałów komunikacji z interesariuszami uczelni</w:t>
      </w:r>
      <w:bookmarkEnd w:id="394"/>
      <w:bookmarkEnd w:id="39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6"/>
            <w:r w:rsidRPr="009D61E4">
              <w:rPr>
                <w:lang w:val="pl-PL"/>
              </w:rPr>
              <w:t>Pracodawcy</w:t>
            </w:r>
            <w:commentRangeEnd w:id="396"/>
            <w:r w:rsidRPr="009D61E4">
              <w:rPr>
                <w:rStyle w:val="Odwoaniedokomentarza"/>
                <w:rFonts w:ascii="Times New Roman" w:hAnsi="Times New Roman" w:cs="Times New Roman"/>
                <w:bCs w:val="0"/>
                <w:lang w:val="pl-PL" w:bidi="ar-SA"/>
              </w:rPr>
              <w:commentReference w:id="39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23412886"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BF7D63">
        <w:t>wyżej</w:t>
      </w:r>
      <w:r>
        <w:fldChar w:fldCharType="end"/>
      </w:r>
      <w:r>
        <w:t xml:space="preserve"> (</w:t>
      </w:r>
      <w:r>
        <w:fldChar w:fldCharType="begin"/>
      </w:r>
      <w:r>
        <w:instrText xml:space="preserve"> REF _Ref157001680 \h </w:instrText>
      </w:r>
      <w:r>
        <w:fldChar w:fldCharType="separate"/>
      </w:r>
      <w:r w:rsidR="00BF7D63">
        <w:t xml:space="preserve">Tabela </w:t>
      </w:r>
      <w:r w:rsidR="00BF7D63">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01545DCE"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BF7D63">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BF7D63">
        <w:t xml:space="preserve">Rysunek </w:t>
      </w:r>
      <w:r w:rsidR="00BF7D63">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397" w:name="_Ref157024032"/>
      <w:bookmarkStart w:id="398" w:name="_Ref157024024"/>
      <w:bookmarkStart w:id="399"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7"/>
      <w:r>
        <w:t xml:space="preserve"> Typologia komunikacji uniwersytetów w mediach społecznościowych</w:t>
      </w:r>
      <w:bookmarkEnd w:id="398"/>
      <w:bookmarkEnd w:id="39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38A123E4"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BF7D63">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BF7D63">
        <w:t xml:space="preserve">Tabela </w:t>
      </w:r>
      <w:r w:rsidR="00BF7D63">
        <w:rPr>
          <w:noProof/>
        </w:rPr>
        <w:t>55</w:t>
      </w:r>
      <w:r w:rsidR="00790F19">
        <w:fldChar w:fldCharType="end"/>
      </w:r>
      <w:r>
        <w:t>).</w:t>
      </w:r>
    </w:p>
    <w:p w14:paraId="08AFD89D" w14:textId="3AF224CF" w:rsidR="00790F19" w:rsidRDefault="00790F19" w:rsidP="00790F19">
      <w:pPr>
        <w:pStyle w:val="Tytutabeli"/>
      </w:pPr>
      <w:bookmarkStart w:id="400" w:name="_Ref157071594"/>
      <w:bookmarkStart w:id="401" w:name="_Ref157071584"/>
      <w:bookmarkStart w:id="402"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0"/>
      <w:r>
        <w:t xml:space="preserve"> Kwestionariusz samooceny uczelni w zakresie relacji z interesariuszami</w:t>
      </w:r>
      <w:bookmarkEnd w:id="401"/>
      <w:bookmarkEnd w:id="40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1D62B7A5"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5C9CE4D9"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3" w:name="_Ref162612597"/>
      <w:bookmarkStart w:id="404" w:name="_Ref162639110"/>
      <w:bookmarkStart w:id="405" w:name="_Toc164801018"/>
      <w:bookmarkStart w:id="406" w:name="_Toc168466248"/>
      <w:r>
        <w:t>Rola interesariuszy w procesach zarządczych uczelni w kontekście zarządzania jakością</w:t>
      </w:r>
      <w:bookmarkEnd w:id="403"/>
      <w:bookmarkEnd w:id="404"/>
      <w:bookmarkEnd w:id="405"/>
      <w:bookmarkEnd w:id="406"/>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4E85A85D"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rsidR="00BF7D63">
        <w:t>niżej</w:t>
      </w:r>
      <w:r>
        <w:fldChar w:fldCharType="end"/>
      </w:r>
      <w:r>
        <w:t xml:space="preserve"> (</w:t>
      </w:r>
      <w:r>
        <w:fldChar w:fldCharType="begin"/>
      </w:r>
      <w:r>
        <w:instrText xml:space="preserve"> REF _Ref157104969 \h </w:instrText>
      </w:r>
      <w:r>
        <w:fldChar w:fldCharType="separate"/>
      </w:r>
      <w:r w:rsidR="00BF7D63">
        <w:t xml:space="preserve">Tabela </w:t>
      </w:r>
      <w:r w:rsidR="00BF7D63">
        <w:rPr>
          <w:noProof/>
        </w:rPr>
        <w:t>56</w:t>
      </w:r>
      <w:r>
        <w:fldChar w:fldCharType="end"/>
      </w:r>
      <w:r>
        <w:t>).</w:t>
      </w:r>
    </w:p>
    <w:p w14:paraId="0AB7D543" w14:textId="4F1883E5" w:rsidR="00D03EEA" w:rsidRDefault="00D03EEA" w:rsidP="00D03EEA">
      <w:pPr>
        <w:pStyle w:val="Tytutabeli"/>
      </w:pPr>
      <w:bookmarkStart w:id="407" w:name="_Ref157104969"/>
      <w:bookmarkStart w:id="408" w:name="_Ref157104963"/>
      <w:bookmarkStart w:id="409"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7"/>
      <w:r>
        <w:t xml:space="preserve"> Różne poziomy metod oceny jakości, a interesariusze i wpływ na poprawę jakości usług uczelni</w:t>
      </w:r>
      <w:bookmarkEnd w:id="408"/>
      <w:bookmarkEnd w:id="409"/>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84883E9"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2C30E69E"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BF7D6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BF7D63" w:rsidRPr="00ED45D2">
        <w:t xml:space="preserve">Tabela </w:t>
      </w:r>
      <w:r w:rsidR="00BF7D63">
        <w:rPr>
          <w:noProof/>
        </w:rPr>
        <w:t>57</w:t>
      </w:r>
      <w:r w:rsidR="00D671B3">
        <w:fldChar w:fldCharType="end"/>
      </w:r>
      <w:r>
        <w:t>).</w:t>
      </w:r>
    </w:p>
    <w:p w14:paraId="6570D850" w14:textId="17A5C911" w:rsidR="00881745" w:rsidRPr="00ED45D2" w:rsidRDefault="00881745" w:rsidP="00881745">
      <w:pPr>
        <w:pStyle w:val="Tytutabeli"/>
      </w:pPr>
      <w:bookmarkStart w:id="410" w:name="_Ref134898257"/>
      <w:bookmarkStart w:id="411" w:name="_Ref157204748"/>
      <w:bookmarkStart w:id="412"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0"/>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1"/>
      <w:bookmarkEnd w:id="412"/>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44CC6BF2"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BF7D63">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BF7D63" w:rsidRPr="00ED45D2">
        <w:t xml:space="preserve">Tabela </w:t>
      </w:r>
      <w:r w:rsidR="00BF7D63">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492EFCE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BF7D63">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BF7D63" w:rsidRPr="00ED45D2">
        <w:t xml:space="preserve">Tabela </w:t>
      </w:r>
      <w:r w:rsidR="00BF7D63">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6CFFAC4B"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BF7D63">
        <w:t>niżej</w:t>
      </w:r>
      <w:r>
        <w:fldChar w:fldCharType="end"/>
      </w:r>
      <w:r>
        <w:t xml:space="preserve"> (</w:t>
      </w:r>
      <w:r>
        <w:fldChar w:fldCharType="begin"/>
      </w:r>
      <w:r>
        <w:instrText xml:space="preserve"> REF _Ref157665691 \h </w:instrText>
      </w:r>
      <w:r>
        <w:fldChar w:fldCharType="separate"/>
      </w:r>
      <w:r w:rsidR="00BF7D63">
        <w:t xml:space="preserve">Tabela </w:t>
      </w:r>
      <w:r w:rsidR="00BF7D63">
        <w:rPr>
          <w:noProof/>
        </w:rPr>
        <w:t>58</w:t>
      </w:r>
      <w:r>
        <w:fldChar w:fldCharType="end"/>
      </w:r>
      <w:r>
        <w:t>).</w:t>
      </w:r>
    </w:p>
    <w:p w14:paraId="0B0D136F" w14:textId="2631B5A7" w:rsidR="00091356" w:rsidRDefault="00091356" w:rsidP="00091356">
      <w:pPr>
        <w:pStyle w:val="Tytutabeli"/>
      </w:pPr>
      <w:bookmarkStart w:id="413" w:name="_Ref157665691"/>
      <w:bookmarkStart w:id="414" w:name="_Ref157665684"/>
      <w:bookmarkStart w:id="415"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3"/>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4"/>
      <w:bookmarkEnd w:id="415"/>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37E811AF"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BF7D63">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BF7D63">
        <w:t xml:space="preserve">Tabela </w:t>
      </w:r>
      <w:r w:rsidR="00BF7D63">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22E62D5"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BF7D63">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BF7D63">
        <w:t xml:space="preserve">Rysunek </w:t>
      </w:r>
      <w:r w:rsidR="00BF7D63">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6" w:name="_Ref157710966"/>
      <w:bookmarkStart w:id="417" w:name="_Ref157710935"/>
      <w:bookmarkStart w:id="418"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6"/>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7"/>
      <w:bookmarkEnd w:id="418"/>
    </w:p>
    <w:p w14:paraId="1A82FD29" w14:textId="77777777" w:rsidR="00881745" w:rsidRPr="00D95B07" w:rsidRDefault="00881745" w:rsidP="006D7B59">
      <w:pPr>
        <w:pStyle w:val="rdo"/>
        <w:rPr>
          <w:lang w:val="pl-PL"/>
        </w:rPr>
      </w:pPr>
      <w:r w:rsidRPr="00D95B07">
        <w:rPr>
          <w:lang w:val="pl-PL"/>
        </w:rPr>
        <w:t>Źródło: opracowanie własne.</w:t>
      </w:r>
    </w:p>
    <w:p w14:paraId="56615EEE" w14:textId="44A1983E" w:rsidR="006C0929" w:rsidRDefault="006C0929" w:rsidP="006C0929">
      <w:r>
        <w:t>Model przedstawiony na diagramie po</w:t>
      </w:r>
      <w:r>
        <w:fldChar w:fldCharType="begin"/>
      </w:r>
      <w:r>
        <w:instrText xml:space="preserve"> REF _Ref157710935 \p \h </w:instrText>
      </w:r>
      <w:r>
        <w:fldChar w:fldCharType="separate"/>
      </w:r>
      <w:r w:rsidR="00BF7D63">
        <w:t>wyżej</w:t>
      </w:r>
      <w:r>
        <w:fldChar w:fldCharType="end"/>
      </w:r>
      <w:r>
        <w:t xml:space="preserve">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6C7DB89"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6C7FDF63" w:rsidR="00E37B75" w:rsidRPr="009B4AA9" w:rsidRDefault="00E37B75" w:rsidP="00E37B75">
      <w:r w:rsidRPr="009B4AA9">
        <w:t>Po przedstawieniu szerokich kontekstów związanych z uwarunkowaniami i specyfiką uczelni w 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 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xml:space="preserve">) zostały zaprezentowane różne metody pomiaru jakości usług, które mogą znaleźć zwoje zastosowanie lub choćby mieć wkład w pomiar jakości usług uczelni. Zostały również omówione istniejące metody oceny w odniesieniu do uczelni a także autorskie </w:t>
      </w:r>
      <w:r w:rsidRPr="009B4AA9">
        <w:lastRenderedPageBreak/>
        <w:t>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 Polsce rankingu magazynu Perspektywy o bardzo rozbudowanej strukturze pomiaru.</w:t>
      </w:r>
    </w:p>
    <w:p w14:paraId="4109E745" w14:textId="46765484"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xml:space="preserve">) zaprezentowano szerokie tło teoretyczne związane z 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3DACDED3"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 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19" w:name="_Ref164502460"/>
      <w:bookmarkStart w:id="420" w:name="_Toc164801019"/>
      <w:bookmarkStart w:id="421" w:name="_Toc168466249"/>
      <w:bookmarkEnd w:id="370"/>
      <w:bookmarkEnd w:id="371"/>
      <w:r w:rsidRPr="00B61EC4">
        <w:lastRenderedPageBreak/>
        <w:t>Badanie efektów działania</w:t>
      </w:r>
      <w:r w:rsidR="00787121" w:rsidRPr="00B61EC4">
        <w:t xml:space="preserve"> systemu zarządzania jakością uczelni z uwzględnieniem pomiaru satysfakcji interesariuszy</w:t>
      </w:r>
      <w:bookmarkEnd w:id="419"/>
      <w:bookmarkEnd w:id="420"/>
      <w:bookmarkEnd w:id="421"/>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2" w:name="_Ref164502706"/>
      <w:bookmarkStart w:id="423" w:name="_Toc164801020"/>
      <w:bookmarkStart w:id="424" w:name="_Toc168466250"/>
      <w:r>
        <w:t>E</w:t>
      </w:r>
      <w:r w:rsidR="00B61EC4">
        <w:t>fekt</w:t>
      </w:r>
      <w:r>
        <w:t>y</w:t>
      </w:r>
      <w:r w:rsidR="00B61EC4">
        <w:t xml:space="preserve"> działań uczelni w świetle opinii i postaw interesariuszy</w:t>
      </w:r>
      <w:bookmarkEnd w:id="422"/>
      <w:bookmarkEnd w:id="423"/>
      <w:bookmarkEnd w:id="424"/>
    </w:p>
    <w:p w14:paraId="08FB38E8" w14:textId="38009817"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5" w:name="_Ref164502714"/>
      <w:bookmarkStart w:id="426" w:name="_Ref164502715"/>
      <w:bookmarkStart w:id="427" w:name="_Toc164801021"/>
      <w:bookmarkStart w:id="428" w:name="_Toc168466251"/>
      <w:r w:rsidRPr="00233788">
        <w:t xml:space="preserve">Założenia i cele badań </w:t>
      </w:r>
      <w:r>
        <w:t>jakościowych: wywiady pogłębione z interesariuszami uczelni</w:t>
      </w:r>
      <w:bookmarkEnd w:id="425"/>
      <w:bookmarkEnd w:id="426"/>
      <w:bookmarkEnd w:id="427"/>
      <w:bookmarkEnd w:id="428"/>
    </w:p>
    <w:p w14:paraId="62250FD4" w14:textId="43F02A3A"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BF7D63">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29" w:name="_Ref163577839"/>
      <w:bookmarkStart w:id="430" w:name="_Ref134898899"/>
      <w:bookmarkStart w:id="431"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29"/>
      <w:r w:rsidRPr="00684943">
        <w:t xml:space="preserve"> Wybrane grupy interesariuszy uwzględnione w badaniu satysfakcji interesariuszy polskich uczelni technicznych</w:t>
      </w:r>
      <w:bookmarkEnd w:id="430"/>
      <w:bookmarkEnd w:id="431"/>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67712C03"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BF7D63">
        <w:t>wyżej</w:t>
      </w:r>
      <w:r>
        <w:fldChar w:fldCharType="end"/>
      </w:r>
      <w:r>
        <w:t xml:space="preserve"> (</w:t>
      </w:r>
      <w:r>
        <w:fldChar w:fldCharType="begin"/>
      </w:r>
      <w:r>
        <w:instrText xml:space="preserve"> REF _Ref163577839 \h </w:instrText>
      </w:r>
      <w:r>
        <w:fldChar w:fldCharType="separate"/>
      </w:r>
      <w:r w:rsidR="00BF7D63" w:rsidRPr="00684943">
        <w:t xml:space="preserve">Tabela </w:t>
      </w:r>
      <w:r w:rsidR="00BF7D63">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24FF10BA"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w:t>
      </w:r>
      <w:r>
        <w:lastRenderedPageBreak/>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2" w:name="_Ref137733795"/>
      <w:bookmarkStart w:id="433" w:name="_Toc164801022"/>
      <w:bookmarkStart w:id="434" w:name="_Toc168466252"/>
      <w:r>
        <w:t>Analiza wyników badania jakościowego</w:t>
      </w:r>
      <w:bookmarkEnd w:id="432"/>
      <w:bookmarkEnd w:id="433"/>
      <w:bookmarkEnd w:id="43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1D2DE8C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BF7D63">
        <w:t>ni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w:t>
      </w:r>
    </w:p>
    <w:p w14:paraId="317DA063" w14:textId="40E7FDE4" w:rsidR="00787121" w:rsidRDefault="00787121" w:rsidP="00787121">
      <w:pPr>
        <w:pStyle w:val="Tytutabeli"/>
      </w:pPr>
      <w:bookmarkStart w:id="435" w:name="_Ref138254745"/>
      <w:bookmarkStart w:id="436" w:name="_Ref138254740"/>
      <w:bookmarkStart w:id="437"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5"/>
      <w:r>
        <w:t xml:space="preserve"> Liczba osób reprezentujących każdą z grup interesariuszy wśród 33 respondentów wywiadów pogłębionych</w:t>
      </w:r>
      <w:bookmarkEnd w:id="436"/>
      <w:bookmarkEnd w:id="43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94D46B9" w:rsidR="00787121" w:rsidRDefault="00787121" w:rsidP="00787121">
      <w:r>
        <w:t>Analizując dane przedstawione w tabeli po</w:t>
      </w:r>
      <w:r>
        <w:fldChar w:fldCharType="begin"/>
      </w:r>
      <w:r>
        <w:instrText xml:space="preserve"> REF _Ref138254740 \p \h </w:instrText>
      </w:r>
      <w:r>
        <w:fldChar w:fldCharType="separate"/>
      </w:r>
      <w:r w:rsidR="00BF7D63">
        <w:t>wy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1F886D0"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BF7D63">
        <w:t>ni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zostało przedstawione ilościowe podsumowanie wskazań konkretnych grup interesariuszy przez całą grupę respondentów.</w:t>
      </w:r>
    </w:p>
    <w:p w14:paraId="2DB3F6F7" w14:textId="0D4EF0D9" w:rsidR="00787121" w:rsidRDefault="00787121" w:rsidP="00787121">
      <w:pPr>
        <w:pStyle w:val="Tytutabeli"/>
      </w:pPr>
      <w:bookmarkStart w:id="438" w:name="_Ref138080539"/>
      <w:bookmarkStart w:id="439" w:name="_Ref138080531"/>
      <w:bookmarkStart w:id="440" w:name="_Toc168466873"/>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38"/>
      <w:r>
        <w:t xml:space="preserve"> Liczba wskazań najważniejszych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lastRenderedPageBreak/>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6198EEB" w:rsidR="00787121" w:rsidRDefault="00787121" w:rsidP="00787121">
      <w:r>
        <w:t>Celem przedstawionej w tabeli po</w:t>
      </w:r>
      <w:r>
        <w:fldChar w:fldCharType="begin"/>
      </w:r>
      <w:r>
        <w:instrText xml:space="preserve"> REF _Ref138080531 \p \h </w:instrText>
      </w:r>
      <w:r>
        <w:fldChar w:fldCharType="separate"/>
      </w:r>
      <w:r w:rsidR="00BF7D63">
        <w:t>wy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1773679"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1" w:name="_Ref164502733"/>
      <w:bookmarkStart w:id="442" w:name="_Toc164801023"/>
      <w:bookmarkStart w:id="443" w:name="_Toc168466253"/>
      <w:r>
        <w:t>Efekty działań uczelni w świetle pomiaru satysfakcji interesariuszy</w:t>
      </w:r>
      <w:bookmarkEnd w:id="441"/>
      <w:bookmarkEnd w:id="442"/>
      <w:bookmarkEnd w:id="443"/>
    </w:p>
    <w:p w14:paraId="70B66C33" w14:textId="5448808D"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F7D63">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4" w:name="_Ref437094338"/>
      <w:bookmarkStart w:id="445" w:name="_Ref437094349"/>
      <w:bookmarkStart w:id="446" w:name="_Toc437182121"/>
      <w:bookmarkStart w:id="447"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4"/>
      <w:r w:rsidRPr="00BC4204">
        <w:t xml:space="preserve"> Model relacji między jakością usług uczelni technicznej, a satysfakcją interesariuszy oraz zarobkami</w:t>
      </w:r>
      <w:r w:rsidRPr="00233788">
        <w:t xml:space="preserve"> absolwentów.</w:t>
      </w:r>
      <w:bookmarkEnd w:id="445"/>
      <w:bookmarkEnd w:id="446"/>
      <w:bookmarkEnd w:id="447"/>
    </w:p>
    <w:p w14:paraId="3929C268" w14:textId="77777777" w:rsidR="00630D7C" w:rsidRPr="00D95B07" w:rsidRDefault="00630D7C" w:rsidP="00DB512C">
      <w:pPr>
        <w:pStyle w:val="rdo"/>
        <w:rPr>
          <w:lang w:val="pl-PL"/>
        </w:rPr>
      </w:pPr>
      <w:r w:rsidRPr="00D95B07">
        <w:rPr>
          <w:lang w:val="pl-PL"/>
        </w:rPr>
        <w:t>Źródło: opracowanie własne</w:t>
      </w:r>
    </w:p>
    <w:p w14:paraId="1213D4F1" w14:textId="43FE231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48" w:name="_Ref137972036"/>
      <w:bookmarkStart w:id="449" w:name="_Ref138021609"/>
      <w:bookmarkStart w:id="450" w:name="_Toc164801024"/>
      <w:bookmarkStart w:id="451" w:name="_Toc168466254"/>
      <w:r w:rsidRPr="007B295C">
        <w:t>Założenia i c</w:t>
      </w:r>
      <w:r w:rsidR="003C08E8" w:rsidRPr="007B295C">
        <w:t xml:space="preserve">ele badań </w:t>
      </w:r>
      <w:bookmarkEnd w:id="448"/>
      <w:r w:rsidRPr="007B295C">
        <w:t>ilościowych</w:t>
      </w:r>
      <w:bookmarkEnd w:id="449"/>
      <w:bookmarkEnd w:id="450"/>
      <w:bookmarkEnd w:id="451"/>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C7892A9"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2"/>
      <w:r w:rsidRPr="00684943">
        <w:t>załącznik</w:t>
      </w:r>
      <w:r w:rsidR="00684943">
        <w:t>u 2.</w:t>
      </w:r>
      <w:commentRangeEnd w:id="452"/>
      <w:r w:rsidR="00684943">
        <w:rPr>
          <w:rStyle w:val="Odwoaniedokomentarza"/>
          <w:rFonts w:ascii="Times New Roman" w:eastAsia="Times New Roman" w:hAnsi="Times New Roman"/>
          <w:szCs w:val="20"/>
          <w:lang w:eastAsia="pl-PL"/>
        </w:rPr>
        <w:commentReference w:id="45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F7D63">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F7D63" w:rsidRPr="00684943">
        <w:t xml:space="preserve">Tabela </w:t>
      </w:r>
      <w:r w:rsidR="00BF7D63">
        <w:rPr>
          <w:noProof/>
        </w:rPr>
        <w:t>62</w:t>
      </w:r>
      <w:r w:rsidR="00F41F46">
        <w:fldChar w:fldCharType="end"/>
      </w:r>
      <w:r w:rsidR="00684943">
        <w:t>)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3" w:name="_Ref137642473"/>
      <w:bookmarkStart w:id="454" w:name="_Ref138019734"/>
      <w:bookmarkStart w:id="455"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3"/>
      <w:r w:rsidRPr="00684943">
        <w:t xml:space="preserve"> Zestawienie rodzajów użytych pytań na poszczególnych kwestionariuszach badania satysfakcji interesariuszy</w:t>
      </w:r>
      <w:bookmarkEnd w:id="454"/>
      <w:bookmarkEnd w:id="45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909108C"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F7D63">
        <w:t>wyżej</w:t>
      </w:r>
      <w:r>
        <w:fldChar w:fldCharType="end"/>
      </w:r>
      <w:r>
        <w:t xml:space="preserve">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3D5DDF12"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w:t>
      </w:r>
      <w:r w:rsidR="00FA797F">
        <w:t>pod</w:t>
      </w:r>
      <w:r w:rsidR="002E12C2">
        <w:t>rozdziałach.</w:t>
      </w:r>
    </w:p>
    <w:p w14:paraId="455571B0" w14:textId="2A5E58CC" w:rsidR="003C08E8" w:rsidRDefault="003C08E8" w:rsidP="00B61EC4">
      <w:pPr>
        <w:pStyle w:val="Nagwek3"/>
      </w:pPr>
      <w:bookmarkStart w:id="456" w:name="_Ref137647622"/>
      <w:bookmarkStart w:id="457" w:name="_Ref137647645"/>
      <w:bookmarkStart w:id="458" w:name="_Ref137763110"/>
      <w:bookmarkStart w:id="459" w:name="_Ref137763114"/>
      <w:bookmarkStart w:id="460" w:name="_Ref137805973"/>
      <w:bookmarkStart w:id="461" w:name="_Toc164801025"/>
      <w:bookmarkStart w:id="462" w:name="_Toc168466255"/>
      <w:r>
        <w:t xml:space="preserve">Analiza </w:t>
      </w:r>
      <w:r w:rsidR="00847F16">
        <w:t>grupy badawczej</w:t>
      </w:r>
      <w:r>
        <w:t xml:space="preserve"> badania kwestionariuszowego</w:t>
      </w:r>
      <w:bookmarkEnd w:id="456"/>
      <w:bookmarkEnd w:id="457"/>
      <w:bookmarkEnd w:id="458"/>
      <w:bookmarkEnd w:id="459"/>
      <w:bookmarkEnd w:id="460"/>
      <w:bookmarkEnd w:id="461"/>
      <w:bookmarkEnd w:id="462"/>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3"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389F5DBF"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 A następnie na podstawie tych odpowiedzi narzędzie badawcze wyświetlałoby jedynie </w:t>
      </w:r>
      <w:r>
        <w:lastRenderedPageBreak/>
        <w:t>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4" w:name="_Ref134900359"/>
      <w:bookmarkStart w:id="465" w:name="_Ref134900368"/>
      <w:bookmarkStart w:id="466"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4"/>
      <w:r>
        <w:t xml:space="preserve"> Struktura respondentów badania kwestionariuszowego wg płci</w:t>
      </w:r>
      <w:bookmarkEnd w:id="465"/>
      <w:bookmarkEnd w:id="466"/>
    </w:p>
    <w:p w14:paraId="30449458" w14:textId="77777777" w:rsidR="003C08E8" w:rsidRPr="00D95B07" w:rsidRDefault="003C08E8" w:rsidP="007770AA">
      <w:pPr>
        <w:pStyle w:val="rdo"/>
        <w:rPr>
          <w:lang w:val="pl-PL"/>
        </w:rPr>
      </w:pPr>
      <w:r w:rsidRPr="00D95B07">
        <w:rPr>
          <w:lang w:val="pl-PL"/>
        </w:rPr>
        <w:t>Źródło: opracowanie własne</w:t>
      </w:r>
    </w:p>
    <w:p w14:paraId="51FBC258" w14:textId="10DA6B92" w:rsidR="003C08E8" w:rsidRDefault="003C08E8" w:rsidP="003C08E8">
      <w:r>
        <w:t>Przedstawiona na wykresie po</w:t>
      </w:r>
      <w:r>
        <w:fldChar w:fldCharType="begin"/>
      </w:r>
      <w:r>
        <w:instrText xml:space="preserve"> REF _Ref134900368 \p \h </w:instrText>
      </w:r>
      <w:r>
        <w:fldChar w:fldCharType="separate"/>
      </w:r>
      <w:r w:rsidR="00BF7D63">
        <w:t>wyżej</w:t>
      </w:r>
      <w:r>
        <w:fldChar w:fldCharType="end"/>
      </w:r>
      <w:r>
        <w:t xml:space="preserve">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F7D63">
        <w:t>niżej</w:t>
      </w:r>
      <w:r>
        <w:fldChar w:fldCharType="end"/>
      </w:r>
      <w:r w:rsidRPr="0024321C">
        <w:t xml:space="preserve"> </w:t>
      </w:r>
      <w:r>
        <w:t>(</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67" w:name="_Ref134900397"/>
      <w:bookmarkStart w:id="468" w:name="_Ref134900388"/>
      <w:bookmarkStart w:id="469" w:name="_Ref134900624"/>
      <w:bookmarkStart w:id="470"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7"/>
      <w:r>
        <w:t xml:space="preserve"> Struktura respondentów badania kwestionariuszowego wg kategorii wiekowych</w:t>
      </w:r>
      <w:bookmarkEnd w:id="468"/>
      <w:bookmarkEnd w:id="469"/>
      <w:bookmarkEnd w:id="470"/>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1B01E6D9" w:rsidR="003C08E8" w:rsidRDefault="003C08E8" w:rsidP="003C08E8">
      <w:pPr>
        <w:pStyle w:val="Tytutabeli"/>
      </w:pPr>
      <w:bookmarkStart w:id="471" w:name="_Ref134898291"/>
      <w:bookmarkStart w:id="472"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1"/>
      <w:r>
        <w:t xml:space="preserve"> Liczba ludności Polski na dzień 31 grudnia 2020 r. wg wybranych kategorii wiekowych</w:t>
      </w:r>
      <w:bookmarkEnd w:id="47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4E70E458"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F7D63">
        <w:t>ni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w:t>
      </w:r>
    </w:p>
    <w:p w14:paraId="1C7F83A5" w14:textId="247AAD50" w:rsidR="003C08E8" w:rsidRDefault="003C08E8" w:rsidP="003C08E8">
      <w:pPr>
        <w:pStyle w:val="Tytutabeli"/>
      </w:pPr>
      <w:bookmarkStart w:id="473" w:name="_Ref134898333"/>
      <w:bookmarkStart w:id="474" w:name="_Ref134898325"/>
      <w:bookmarkStart w:id="475"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3"/>
      <w:r>
        <w:t xml:space="preserve"> </w:t>
      </w:r>
      <w:r w:rsidRPr="008541D0">
        <w:t>Oszacowanie struktury populacji badanej absolwentów i studentów wg wybranych grup wiekowych</w:t>
      </w:r>
      <w:bookmarkEnd w:id="474"/>
      <w:bookmarkEnd w:id="47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58403178" w:rsidR="003C08E8" w:rsidRDefault="003C08E8" w:rsidP="003C08E8">
      <w:r>
        <w:t>Wartości oszacowań przedstawione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9B3E10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F7D63">
        <w:t>niżej</w:t>
      </w:r>
      <w:r>
        <w:fldChar w:fldCharType="end"/>
      </w:r>
      <w:r>
        <w:t xml:space="preserve"> (</w:t>
      </w:r>
      <w:r>
        <w:fldChar w:fldCharType="begin"/>
      </w:r>
      <w:r>
        <w:instrText xml:space="preserve"> REF _Ref134900457 \h </w:instrText>
      </w:r>
      <w:r>
        <w:fldChar w:fldCharType="separate"/>
      </w:r>
      <w:r w:rsidR="00BF7D63" w:rsidRPr="00375829">
        <w:t xml:space="preserve">Rysunek </w:t>
      </w:r>
      <w:r w:rsidR="00BF7D63">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6" w:name="_Ref134900457"/>
      <w:bookmarkStart w:id="477" w:name="_Ref134900450"/>
      <w:bookmarkStart w:id="478"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6"/>
      <w:r w:rsidRPr="00375829">
        <w:t xml:space="preserve"> Struktura respondentów badania kwestionariuszowego wg kryterium kategorii i wielkości </w:t>
      </w:r>
      <w:r w:rsidRPr="00375829">
        <w:br/>
      </w:r>
      <w:r>
        <w:t>miejscowości pochodzenia</w:t>
      </w:r>
      <w:bookmarkEnd w:id="477"/>
      <w:bookmarkEnd w:id="47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F1060A4"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F7D63">
        <w:t>ni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79" w:name="_Ref134900483"/>
      <w:bookmarkStart w:id="480" w:name="_Ref134900476"/>
      <w:bookmarkStart w:id="481" w:name="_Ref134900494"/>
      <w:bookmarkStart w:id="482" w:name="_Ref134900512"/>
      <w:bookmarkStart w:id="483"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79"/>
      <w:r w:rsidRPr="0031651A">
        <w:t xml:space="preserve"> Struktura respondentów badania kwestionariuszowego wg przynależności do grup interesariuszy</w:t>
      </w:r>
      <w:bookmarkEnd w:id="480"/>
      <w:bookmarkEnd w:id="481"/>
      <w:bookmarkEnd w:id="482"/>
      <w:bookmarkEnd w:id="483"/>
    </w:p>
    <w:p w14:paraId="5B3D9C7A" w14:textId="77777777" w:rsidR="003C08E8" w:rsidRPr="00D95B07" w:rsidRDefault="003C08E8" w:rsidP="007770AA">
      <w:pPr>
        <w:pStyle w:val="rdo"/>
        <w:rPr>
          <w:lang w:val="pl-PL"/>
        </w:rPr>
      </w:pPr>
      <w:r w:rsidRPr="00D95B07">
        <w:rPr>
          <w:lang w:val="pl-PL"/>
        </w:rPr>
        <w:t>Źródło: opracowanie własne</w:t>
      </w:r>
    </w:p>
    <w:p w14:paraId="65A8C863" w14:textId="10E0DF5C"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4" w:name="_Ref134900542"/>
      <w:bookmarkStart w:id="485" w:name="_Ref134900535"/>
      <w:bookmarkStart w:id="486"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4"/>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5"/>
      <w:bookmarkEnd w:id="48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B6D6C32"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BF7D63">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BF7D63" w:rsidRPr="00BF7D63">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87" w:name="_Ref134900561"/>
      <w:bookmarkStart w:id="488" w:name="_Ref137806801"/>
      <w:bookmarkStart w:id="489"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7"/>
      <w:r>
        <w:t xml:space="preserve"> Struktura respondentów badania kwestionariuszowego z grupy absolwentów uczelni wg płci</w:t>
      </w:r>
      <w:bookmarkEnd w:id="488"/>
      <w:bookmarkEnd w:id="489"/>
    </w:p>
    <w:p w14:paraId="5A30BAB0" w14:textId="77777777" w:rsidR="003C08E8" w:rsidRPr="00D95B07" w:rsidRDefault="003C08E8" w:rsidP="007770AA">
      <w:pPr>
        <w:pStyle w:val="rdo"/>
        <w:rPr>
          <w:lang w:val="pl-PL"/>
        </w:rPr>
      </w:pPr>
      <w:r w:rsidRPr="00D95B07">
        <w:rPr>
          <w:lang w:val="pl-PL"/>
        </w:rPr>
        <w:t>Źródło: opracowanie własne</w:t>
      </w:r>
    </w:p>
    <w:p w14:paraId="1A76E5C8" w14:textId="4FE7AFA4"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F7D63">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F7D63">
        <w:t>niżej</w:t>
      </w:r>
      <w:r>
        <w:fldChar w:fldCharType="end"/>
      </w:r>
      <w:r>
        <w:t xml:space="preserve">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0" w:name="_Ref134900651"/>
      <w:bookmarkStart w:id="491" w:name="_Ref134900615"/>
      <w:bookmarkStart w:id="492" w:name="_Ref134900644"/>
      <w:bookmarkStart w:id="493" w:name="_Ref137806762"/>
      <w:bookmarkStart w:id="494"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0"/>
      <w:r>
        <w:t xml:space="preserve"> Struktura respondentów badania kwestionariuszowego z grupy absolwentów uczelni wg kategorii wiekowych</w:t>
      </w:r>
      <w:bookmarkEnd w:id="491"/>
      <w:bookmarkEnd w:id="492"/>
      <w:bookmarkEnd w:id="493"/>
      <w:bookmarkEnd w:id="49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863A1E3" w:rsidR="003C08E8" w:rsidRDefault="003C08E8" w:rsidP="003C08E8">
      <w:r>
        <w:t>Przedstawiona na rysunku po</w:t>
      </w:r>
      <w:r>
        <w:fldChar w:fldCharType="begin"/>
      </w:r>
      <w:r>
        <w:instrText xml:space="preserve"> REF _Ref134900644 \p \h </w:instrText>
      </w:r>
      <w:r>
        <w:fldChar w:fldCharType="separate"/>
      </w:r>
      <w:r w:rsidR="00BF7D63">
        <w:t>wyżej</w:t>
      </w:r>
      <w:r>
        <w:fldChar w:fldCharType="end"/>
      </w:r>
      <w:r>
        <w:t xml:space="preserve"> (</w:t>
      </w:r>
      <w:r>
        <w:fldChar w:fldCharType="begin"/>
      </w:r>
      <w:r>
        <w:instrText xml:space="preserve"> REF _Ref134900651 \h </w:instrText>
      </w:r>
      <w:r>
        <w:fldChar w:fldCharType="separate"/>
      </w:r>
      <w:r w:rsidR="00BF7D63">
        <w:t xml:space="preserve">Rysunek </w:t>
      </w:r>
      <w:r w:rsidR="00BF7D63">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F7D63">
        <w:t>ni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5" w:name="_Ref134900684"/>
      <w:bookmarkStart w:id="496" w:name="_Ref134900676"/>
      <w:bookmarkStart w:id="497" w:name="_Ref134900706"/>
      <w:bookmarkStart w:id="498"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5"/>
      <w:r>
        <w:t xml:space="preserve"> Struktura respondentów badania kwestionariuszowego należących do grupy absolwentów wg rodzaju ukończonej uczelni.</w:t>
      </w:r>
      <w:bookmarkEnd w:id="496"/>
      <w:bookmarkEnd w:id="497"/>
      <w:bookmarkEnd w:id="498"/>
    </w:p>
    <w:p w14:paraId="49332177" w14:textId="7DC9D41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F7D63">
        <w:t>wy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F7D63">
        <w:t>niżej</w:t>
      </w:r>
      <w:r>
        <w:fldChar w:fldCharType="end"/>
      </w:r>
      <w:r>
        <w:t xml:space="preserve"> (</w:t>
      </w:r>
      <w:r>
        <w:fldChar w:fldCharType="begin"/>
      </w:r>
      <w:r>
        <w:instrText xml:space="preserve"> REF _Ref134895617 \h </w:instrText>
      </w:r>
      <w:r>
        <w:fldChar w:fldCharType="separate"/>
      </w:r>
      <w:r w:rsidR="00BF7D63">
        <w:t xml:space="preserve">Rysunek </w:t>
      </w:r>
      <w:r w:rsidR="00BF7D63">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499" w:name="_Ref134895617"/>
      <w:bookmarkStart w:id="500" w:name="_Ref134895603"/>
      <w:bookmarkStart w:id="501"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499"/>
      <w:r>
        <w:t xml:space="preserve"> Struktura grupy absolwentów respondentów badania kwestionariuszowego ze względu na ocenianą uczelnię</w:t>
      </w:r>
      <w:bookmarkEnd w:id="500"/>
      <w:bookmarkEnd w:id="501"/>
    </w:p>
    <w:p w14:paraId="5D229F8A" w14:textId="77777777" w:rsidR="003C08E8" w:rsidRPr="00D95B07" w:rsidRDefault="003C08E8" w:rsidP="007770AA">
      <w:pPr>
        <w:pStyle w:val="rdo"/>
        <w:rPr>
          <w:lang w:val="pl-PL"/>
        </w:rPr>
      </w:pPr>
      <w:r w:rsidRPr="00D95B07">
        <w:rPr>
          <w:lang w:val="pl-PL"/>
        </w:rPr>
        <w:t>Źródło: opracowanie własne</w:t>
      </w:r>
    </w:p>
    <w:p w14:paraId="144F5218" w14:textId="73B88BDF"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F7D63">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F7D63">
        <w:t xml:space="preserve">Rysunek </w:t>
      </w:r>
      <w:r w:rsidR="00BF7D63">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w:t>
      </w:r>
      <w:r w:rsidR="00D51AB7">
        <w:t xml:space="preserve">szkół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2" w:name="_Ref437093143"/>
      <w:bookmarkStart w:id="503" w:name="_Ref437093160"/>
      <w:bookmarkStart w:id="504" w:name="_Ref437181714"/>
      <w:bookmarkStart w:id="505" w:name="_Toc164801026"/>
      <w:bookmarkStart w:id="506" w:name="_Toc168466256"/>
      <w:r w:rsidRPr="00847F16">
        <w:t xml:space="preserve">Pomiar satysfakcji interesariuszy uczelni technicznych jako efektu działań </w:t>
      </w:r>
      <w:r w:rsidRPr="00B61EC4">
        <w:rPr>
          <w:rStyle w:val="Nagwek3Znak"/>
        </w:rPr>
        <w:t>uczelni</w:t>
      </w:r>
      <w:bookmarkEnd w:id="502"/>
      <w:bookmarkEnd w:id="503"/>
      <w:bookmarkEnd w:id="504"/>
      <w:bookmarkEnd w:id="505"/>
      <w:bookmarkEnd w:id="506"/>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669CE2A"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F7D63">
        <w:t>ni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07" w:name="_Ref134900831"/>
      <w:bookmarkStart w:id="508" w:name="_Ref134900820"/>
      <w:bookmarkStart w:id="509"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08"/>
      <w:bookmarkEnd w:id="50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C521613"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F7D63">
        <w:t>wy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D25F348"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F7D63">
        <w:t>ni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0" w:name="_Ref134900872"/>
      <w:bookmarkStart w:id="511" w:name="_Ref134900864"/>
      <w:bookmarkStart w:id="512" w:name="_Ref134901075"/>
      <w:bookmarkStart w:id="513"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1"/>
      <w:bookmarkEnd w:id="512"/>
      <w:bookmarkEnd w:id="51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CF8144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F7D63">
        <w:t>wy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6E02902"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F7D63">
        <w:t>ni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4" w:name="_Ref134901104"/>
      <w:bookmarkStart w:id="515" w:name="_Ref134901095"/>
      <w:bookmarkStart w:id="516" w:name="_Ref134901141"/>
      <w:bookmarkStart w:id="517"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5"/>
      <w:bookmarkEnd w:id="516"/>
      <w:bookmarkEnd w:id="51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EFBC9BF"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F7D63">
        <w:t>wy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7DD9AF16"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F7D63">
        <w:t>ni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18" w:name="_Ref134901184"/>
      <w:bookmarkStart w:id="519" w:name="_Ref134901176"/>
      <w:bookmarkStart w:id="520"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1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19"/>
      <w:bookmarkEnd w:id="52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7A72E73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F7D63">
        <w:t>wy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1C2F9DB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F7D63">
        <w:t>ni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1" w:name="_Ref134901235"/>
      <w:bookmarkStart w:id="522" w:name="_Ref134901227"/>
      <w:bookmarkStart w:id="523"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2"/>
      <w:bookmarkEnd w:id="52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0955020D"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F7D63">
        <w:t>wy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468C2C09"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F7D63">
        <w:t>ni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4" w:name="_Ref134901293"/>
      <w:bookmarkStart w:id="525" w:name="_Ref134901286"/>
      <w:bookmarkStart w:id="526"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5"/>
      <w:bookmarkEnd w:id="52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16E97953"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F7D63">
        <w:t>wy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B58EF5"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F7D63">
        <w:t>ni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6E287298" w:rsidR="00847F16" w:rsidRDefault="00847F16" w:rsidP="00847F16">
      <w:pPr>
        <w:pStyle w:val="Tytutabeli"/>
      </w:pPr>
      <w:bookmarkStart w:id="527" w:name="_Ref134901370"/>
      <w:bookmarkStart w:id="528" w:name="_Ref134901363"/>
      <w:bookmarkStart w:id="529"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28"/>
      <w:bookmarkEnd w:id="52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4519374C"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F7D63">
        <w:t>wy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2C93EF93"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F7D63">
        <w:t>ni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0" w:name="_Ref134901424"/>
      <w:bookmarkStart w:id="531" w:name="_Ref134901416"/>
      <w:bookmarkStart w:id="532"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1"/>
      <w:bookmarkEnd w:id="53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4AFAB4DF"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F7D63">
        <w:t>wy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54B8C1F"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F7D63">
        <w:t>ni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w:t>
      </w:r>
    </w:p>
    <w:p w14:paraId="6C758E2F" w14:textId="78C435DD" w:rsidR="00847F16" w:rsidRDefault="00847F16" w:rsidP="00847F16">
      <w:pPr>
        <w:pStyle w:val="Tytutabeli"/>
      </w:pPr>
      <w:bookmarkStart w:id="533" w:name="_Ref134898419"/>
      <w:bookmarkStart w:id="534" w:name="_Ref134898408"/>
      <w:bookmarkStart w:id="535" w:name="_Ref134898474"/>
      <w:bookmarkStart w:id="536"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3"/>
      <w:r>
        <w:t xml:space="preserve"> Zestawienie wyników odpowiedzi na pytania dotyczące satysfakcji z usług uczelni w ramach różnych grup respondentów badania kwestionariuszowego</w:t>
      </w:r>
      <w:bookmarkEnd w:id="534"/>
      <w:bookmarkEnd w:id="535"/>
      <w:bookmarkEnd w:id="53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E9BE95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F7D63">
        <w:t>wy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7D2D8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F7D63">
        <w:t>ni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253B3D6C" w14:textId="17BBA22D" w:rsidR="00847F16" w:rsidRDefault="00847F16" w:rsidP="00847F16">
      <w:pPr>
        <w:pStyle w:val="Tytutabeli"/>
      </w:pPr>
      <w:bookmarkStart w:id="537" w:name="_Ref134898522"/>
      <w:bookmarkStart w:id="538" w:name="_Ref134898513"/>
      <w:bookmarkStart w:id="539" w:name="_Ref134898540"/>
      <w:bookmarkStart w:id="540"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7"/>
      <w:r>
        <w:t xml:space="preserve"> Uśrednione wagi istotności wpływu na ocenę SSI poszczególnych grup interesariuszy</w:t>
      </w:r>
      <w:bookmarkEnd w:id="538"/>
      <w:bookmarkEnd w:id="539"/>
      <w:bookmarkEnd w:id="54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2D6A45"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BF7D63">
        <w:t>wy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F7D63">
        <w:t>ni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w:t>
      </w:r>
    </w:p>
    <w:p w14:paraId="03249696" w14:textId="13D47787" w:rsidR="00847F16" w:rsidRDefault="00847F16" w:rsidP="00847F16">
      <w:pPr>
        <w:pStyle w:val="Tytutabeli"/>
      </w:pPr>
      <w:bookmarkStart w:id="541" w:name="_Ref134898572"/>
      <w:bookmarkStart w:id="542" w:name="_Ref134898564"/>
      <w:bookmarkStart w:id="543" w:name="_Ref134898594"/>
      <w:bookmarkStart w:id="544"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1"/>
      <w:r>
        <w:t xml:space="preserve"> Wartości cząstkowych SSI dla poszczególnych grup interesariuszy.</w:t>
      </w:r>
      <w:bookmarkEnd w:id="542"/>
      <w:bookmarkEnd w:id="543"/>
      <w:bookmarkEnd w:id="54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0B2856BB" w:rsidR="00847F16" w:rsidRPr="00624645" w:rsidRDefault="00847F16" w:rsidP="00847F16">
      <w:r>
        <w:t>Analizując wartości cząstkowe z tabeli po</w:t>
      </w:r>
      <w:r>
        <w:fldChar w:fldCharType="begin"/>
      </w:r>
      <w:r>
        <w:instrText xml:space="preserve"> REF _Ref134898594 \p \h </w:instrText>
      </w:r>
      <w:r>
        <w:fldChar w:fldCharType="separate"/>
      </w:r>
      <w:r w:rsidR="00BF7D63">
        <w:t>wy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5A31D2">
      <w:pPr>
        <w:pStyle w:val="Akapitzlist"/>
        <w:numPr>
          <w:ilvl w:val="0"/>
          <w:numId w:val="31"/>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5" w:name="_Ref164502761"/>
      <w:bookmarkStart w:id="546" w:name="_Toc164801027"/>
      <w:bookmarkStart w:id="547" w:name="_Toc168466257"/>
      <w:r>
        <w:t>Możliwości stosowania</w:t>
      </w:r>
      <w:r w:rsidR="00B61EC4">
        <w:t xml:space="preserve"> miar satysfakcji interesariuszy </w:t>
      </w:r>
      <w:r>
        <w:t>w doskonaleniu systemu zarzadzania jakością uczelni</w:t>
      </w:r>
      <w:bookmarkEnd w:id="545"/>
      <w:bookmarkEnd w:id="546"/>
      <w:bookmarkEnd w:id="547"/>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48" w:name="_Ref137910300"/>
      <w:bookmarkStart w:id="549" w:name="_Toc164801028"/>
      <w:bookmarkStart w:id="550"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48"/>
      <w:bookmarkEnd w:id="549"/>
      <w:bookmarkEnd w:id="550"/>
    </w:p>
    <w:p w14:paraId="5E193CF4" w14:textId="100A3B98"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1"/>
      <w:r w:rsidR="002B27E1">
        <w:t>załączniku 3</w:t>
      </w:r>
      <w:commentRangeEnd w:id="551"/>
      <w:r w:rsidR="002B27E1">
        <w:rPr>
          <w:rStyle w:val="Odwoaniedokomentarza"/>
          <w:rFonts w:ascii="Times New Roman" w:eastAsia="Times New Roman" w:hAnsi="Times New Roman"/>
          <w:szCs w:val="20"/>
          <w:lang w:eastAsia="pl-PL"/>
        </w:rPr>
        <w:commentReference w:id="55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F7D63">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F7D63">
        <w:t xml:space="preserve">Tabela </w:t>
      </w:r>
      <w:r w:rsidR="00BF7D63">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2" w:name="_Ref137661449"/>
      <w:bookmarkStart w:id="553" w:name="_Ref137661439"/>
      <w:bookmarkStart w:id="554"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3"/>
      <w:r w:rsidR="001E1A75">
        <w:t>; N=120</w:t>
      </w:r>
      <w:bookmarkEnd w:id="554"/>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AA2100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F7D63">
        <w:t>wyżej</w:t>
      </w:r>
      <w:r>
        <w:fldChar w:fldCharType="end"/>
      </w:r>
      <w:r>
        <w:t xml:space="preserve"> (</w:t>
      </w:r>
      <w:r>
        <w:fldChar w:fldCharType="begin"/>
      </w:r>
      <w:r>
        <w:instrText xml:space="preserve"> REF _Ref137661449 \h </w:instrText>
      </w:r>
      <w:r>
        <w:fldChar w:fldCharType="separate"/>
      </w:r>
      <w:r w:rsidR="00BF7D63">
        <w:t xml:space="preserve">Tabela </w:t>
      </w:r>
      <w:r w:rsidR="00BF7D63">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F7D63">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9677FC">
        <w:t>).</w:t>
      </w:r>
    </w:p>
    <w:p w14:paraId="0C3B3202" w14:textId="45EA66EA" w:rsidR="009677FC" w:rsidRDefault="009677FC" w:rsidP="009677FC">
      <w:pPr>
        <w:pStyle w:val="Tytutabeli"/>
      </w:pPr>
      <w:bookmarkStart w:id="555" w:name="_Ref137715854"/>
      <w:bookmarkStart w:id="556" w:name="_Ref137715835"/>
      <w:bookmarkStart w:id="557" w:name="_Toc168466882"/>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5"/>
      <w:r>
        <w:t xml:space="preserve"> Korelacje pomiędzy klasyfikowaniem uczelni jako techniczną, a wynagrodzeniem i zatrudnieniem absolwentów po roku i po 3 latach od ukończenia studiów.</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2ED0555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F7D63">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F7D63">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F7D63">
        <w:t xml:space="preserve">Tabela </w:t>
      </w:r>
      <w:r w:rsidR="00BF7D63">
        <w:rPr>
          <w:noProof/>
        </w:rPr>
        <w:t>71</w:t>
      </w:r>
      <w:r w:rsidR="00A51435">
        <w:fldChar w:fldCharType="end"/>
      </w:r>
      <w:r w:rsidR="00A51435">
        <w:t>).</w:t>
      </w:r>
    </w:p>
    <w:p w14:paraId="187B9636" w14:textId="7279FAB8" w:rsidR="00A51435" w:rsidRDefault="00A51435" w:rsidP="00A51435">
      <w:pPr>
        <w:pStyle w:val="Tytutabeli"/>
      </w:pPr>
      <w:bookmarkStart w:id="558" w:name="_Ref136544259"/>
      <w:bookmarkStart w:id="559" w:name="_Ref136544219"/>
      <w:bookmarkStart w:id="560"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58"/>
      <w:r>
        <w:t xml:space="preserve"> Interpretacja zakresów wartości korelacji r-Pearsona</w:t>
      </w:r>
      <w:bookmarkEnd w:id="559"/>
      <w:bookmarkEnd w:id="56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DFA2D2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F7D63">
        <w:t>wyżej</w:t>
      </w:r>
      <w:r>
        <w:rPr>
          <w:color w:val="FF0000"/>
        </w:rPr>
        <w:fldChar w:fldCharType="end"/>
      </w:r>
      <w:r>
        <w:rPr>
          <w:color w:val="FF0000"/>
        </w:rPr>
        <w:t xml:space="preserve"> </w:t>
      </w:r>
      <w:r>
        <w:t>klasyfikacja.</w:t>
      </w:r>
    </w:p>
    <w:p w14:paraId="3F5A2187" w14:textId="114452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F7D63">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F7D63">
        <w:t xml:space="preserve">Tabela </w:t>
      </w:r>
      <w:r w:rsidR="00BF7D63">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1" w:name="_Ref137730572"/>
      <w:bookmarkStart w:id="562" w:name="_Ref137730564"/>
      <w:bookmarkStart w:id="563"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1"/>
      <w:r>
        <w:t xml:space="preserve"> Korelacje pomiędzy klasyfikowaniem uczelni jako techniczną, a wynagrodzeniem i zatrudnieniem absolwentów oraz wskaźnikami IWRA oraz WWZ po roku i po 3 latach od ukończenia studiów na podstawie bazy danych ELA.</w:t>
      </w:r>
      <w:bookmarkEnd w:id="562"/>
      <w:bookmarkEnd w:id="56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F5EC6E1"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F7D63">
        <w:t>wyżej</w:t>
      </w:r>
      <w:r>
        <w:fldChar w:fldCharType="end"/>
      </w:r>
      <w:r>
        <w:t xml:space="preserve"> (</w:t>
      </w:r>
      <w:r>
        <w:fldChar w:fldCharType="begin"/>
      </w:r>
      <w:r>
        <w:instrText xml:space="preserve"> REF _Ref137730572 \h </w:instrText>
      </w:r>
      <w:r>
        <w:fldChar w:fldCharType="separate"/>
      </w:r>
      <w:r w:rsidR="00BF7D63">
        <w:t xml:space="preserve">Tabela </w:t>
      </w:r>
      <w:r w:rsidR="00BF7D63">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101C9C0C"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F7D63">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F7D63">
        <w:t xml:space="preserve">Tabela </w:t>
      </w:r>
      <w:r w:rsidR="00BF7D63">
        <w:rPr>
          <w:noProof/>
        </w:rPr>
        <w:t>73</w:t>
      </w:r>
      <w:r w:rsidR="00106236">
        <w:fldChar w:fldCharType="end"/>
      </w:r>
      <w:r w:rsidR="00802419">
        <w:t>).</w:t>
      </w:r>
    </w:p>
    <w:p w14:paraId="09B85502" w14:textId="4D573E4A" w:rsidR="00FF0240" w:rsidRDefault="00FF0240" w:rsidP="00FF0240">
      <w:pPr>
        <w:pStyle w:val="Tytutabeli"/>
      </w:pPr>
      <w:bookmarkStart w:id="564" w:name="_Ref137759871"/>
      <w:bookmarkStart w:id="565" w:name="_Ref137759863"/>
      <w:bookmarkStart w:id="566"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5"/>
      <w:bookmarkEnd w:id="56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15050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2ADEC979"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7" w:name="_Ref162436354"/>
      <w:bookmarkStart w:id="568" w:name="_Toc164801029"/>
      <w:bookmarkStart w:id="569" w:name="_Toc168466259"/>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7"/>
      <w:bookmarkEnd w:id="568"/>
      <w:bookmarkEnd w:id="569"/>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166DCF7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F7D63">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F7D63">
        <w:t xml:space="preserve">Tabela </w:t>
      </w:r>
      <w:r w:rsidR="00BF7D63">
        <w:rPr>
          <w:noProof/>
        </w:rPr>
        <w:t>74</w:t>
      </w:r>
      <w:r w:rsidR="00172AD1">
        <w:fldChar w:fldCharType="end"/>
      </w:r>
      <w:r w:rsidR="00F310B6">
        <w:t>).</w:t>
      </w:r>
    </w:p>
    <w:p w14:paraId="73116AC7" w14:textId="0ED644A7" w:rsidR="00E250BD" w:rsidRDefault="00E250BD" w:rsidP="00E250BD">
      <w:pPr>
        <w:pStyle w:val="Tytutabeli"/>
      </w:pPr>
      <w:bookmarkStart w:id="570" w:name="_Ref137889325"/>
      <w:bookmarkStart w:id="571" w:name="_Ref137889313"/>
      <w:bookmarkStart w:id="572"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0"/>
      <w:r>
        <w:t xml:space="preserve"> Korelacje pomiędzy </w:t>
      </w:r>
      <w:r w:rsidR="00F310B6">
        <w:t>miarami ogólnej oceny uczelni technicznych w rankingu Perspektywy 2022, a elementami składowymi ocen rankingowych</w:t>
      </w:r>
      <w:r>
        <w:t>.</w:t>
      </w:r>
      <w:bookmarkEnd w:id="571"/>
      <w:bookmarkEnd w:id="57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61DFE1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F7D63">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F7D63">
        <w:t xml:space="preserve">Tabela </w:t>
      </w:r>
      <w:r w:rsidR="00BF7D63">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F7D63">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F7D63">
        <w:t xml:space="preserve">Tabela </w:t>
      </w:r>
      <w:r w:rsidR="00BF7D63">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9ED138A"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BF7D63">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3" w:name="_Ref162954853"/>
      <w:bookmarkStart w:id="574" w:name="_Ref162954839"/>
      <w:bookmarkStart w:id="575"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2CAE4317"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BF7D63">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8BACA2A" w:rsidR="00083628" w:rsidRDefault="00007816" w:rsidP="00847F16">
      <w:r>
        <w:t>W tabeli po</w:t>
      </w:r>
      <w:r w:rsidR="005065DB">
        <w:fldChar w:fldCharType="begin"/>
      </w:r>
      <w:r w:rsidR="005065DB">
        <w:instrText xml:space="preserve"> REF _Ref137917781 \p \h </w:instrText>
      </w:r>
      <w:r w:rsidR="005065DB">
        <w:fldChar w:fldCharType="separate"/>
      </w:r>
      <w:r w:rsidR="00BF7D63">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F7D63" w:rsidRPr="003A7FBB">
        <w:t>Tabela</w:t>
      </w:r>
      <w:r w:rsidR="00BF7D63">
        <w:t xml:space="preserve"> </w:t>
      </w:r>
      <w:r w:rsidR="00BF7D63">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6" w:name="_Ref137917794"/>
      <w:bookmarkStart w:id="577" w:name="_Ref137917781"/>
      <w:bookmarkStart w:id="578"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5F4E4C88"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F7D63">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F7D63" w:rsidRPr="003A7FBB">
        <w:t>Tabela</w:t>
      </w:r>
      <w:r w:rsidR="00BF7D63">
        <w:t xml:space="preserve"> </w:t>
      </w:r>
      <w:r w:rsidR="00BF7D63">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79" w:name="_Ref164502786"/>
      <w:bookmarkStart w:id="580" w:name="_Toc164801030"/>
      <w:bookmarkStart w:id="581" w:name="_Toc168466260"/>
      <w:r w:rsidRPr="00000137">
        <w:t>Zastosowanie informacji o satysfakcji interesariuszy w doskonaleniu systemu zarządzania jakością uczelni</w:t>
      </w:r>
      <w:bookmarkEnd w:id="579"/>
      <w:bookmarkEnd w:id="580"/>
      <w:bookmarkEnd w:id="581"/>
    </w:p>
    <w:p w14:paraId="25559B5C" w14:textId="6C9732B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79A6A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282AA4F2"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5C215AD4"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Odniesienia do interesariuszy w ramach kryteriów PKA, a także konkret</w:t>
      </w:r>
      <w:r>
        <w:lastRenderedPageBreak/>
        <w:t xml:space="preserve">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xml:space="preserve">) – wywiady pogłębione – przedstawiono kryteria doboru grup interesariuszy, spośród </w:t>
      </w:r>
      <w:r w:rsidRPr="009B4AA9">
        <w:lastRenderedPageBreak/>
        <w:t>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przeprowadzonego wśród 33 respondentów. Na podstawie wniosków płynących z analizy stwierdzeń 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t>
      </w:r>
      <w:r w:rsidRPr="009B4AA9">
        <w:lastRenderedPageBreak/>
        <w:t>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2" w:name="_Ref164502797"/>
      <w:bookmarkStart w:id="583" w:name="_Toc164801031"/>
      <w:bookmarkStart w:id="584"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2"/>
      <w:bookmarkEnd w:id="583"/>
      <w:bookmarkEnd w:id="584"/>
    </w:p>
    <w:p w14:paraId="70CE9FFB" w14:textId="23A50A2A"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08D8896F"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5" w:name="_Ref164502803"/>
      <w:bookmarkStart w:id="586" w:name="_Toc164801032"/>
      <w:bookmarkStart w:id="587" w:name="_Toc168466262"/>
      <w:r>
        <w:t xml:space="preserve">Struktura Modelu </w:t>
      </w:r>
      <w:r w:rsidRPr="00ED2996">
        <w:t>Doskonalenia Systemu Zarządzania Jakością Uczelni Inspirowanego Satysfakcją Interesariuszy</w:t>
      </w:r>
      <w:bookmarkEnd w:id="585"/>
      <w:bookmarkEnd w:id="586"/>
      <w:bookmarkEnd w:id="587"/>
    </w:p>
    <w:p w14:paraId="4FF6862A" w14:textId="1479DDEC"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1186062F"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BF7D6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88" w:name="_Ref162330018"/>
      <w:bookmarkStart w:id="589" w:name="_Ref162330010"/>
      <w:bookmarkStart w:id="590"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88"/>
      <w:r>
        <w:t xml:space="preserve"> Struktura głównych elementów modelu doskonalenia SZJ uczelni inspirowanego satysfakcją interesariuszy (SSDQM)</w:t>
      </w:r>
      <w:bookmarkEnd w:id="589"/>
      <w:bookmarkEnd w:id="590"/>
    </w:p>
    <w:p w14:paraId="3ED6F537" w14:textId="0A6914F4" w:rsidR="00795F42" w:rsidRPr="00D95B07" w:rsidRDefault="00B12AF3" w:rsidP="00B12AF3">
      <w:pPr>
        <w:pStyle w:val="rdo"/>
        <w:rPr>
          <w:lang w:val="pl-PL"/>
        </w:rPr>
      </w:pPr>
      <w:r w:rsidRPr="00D95B07">
        <w:rPr>
          <w:lang w:val="pl-PL"/>
        </w:rPr>
        <w:t>Źródło: opracowanie własne</w:t>
      </w:r>
    </w:p>
    <w:p w14:paraId="5D33CED0" w14:textId="331524E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F7D63">
        <w:t xml:space="preserve">Tabela </w:t>
      </w:r>
      <w:r w:rsidR="00BF7D63">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D48AA81"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1"/>
      <w:r w:rsidR="00DE5B26">
        <w:t>ałącznik 7</w:t>
      </w:r>
      <w:commentRangeEnd w:id="591"/>
      <w:r w:rsidR="00DE5B26">
        <w:rPr>
          <w:rStyle w:val="Odwoaniedokomentarza"/>
          <w:rFonts w:ascii="Times New Roman" w:eastAsia="Times New Roman" w:hAnsi="Times New Roman"/>
          <w:szCs w:val="20"/>
          <w:lang w:eastAsia="pl-PL"/>
        </w:rPr>
        <w:commentReference w:id="591"/>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BF7D63">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BF7D63">
        <w:t xml:space="preserve">Rysunek </w:t>
      </w:r>
      <w:r w:rsidR="00BF7D63">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2" w:name="_Ref162333839"/>
      <w:bookmarkStart w:id="593" w:name="_Ref162333832"/>
      <w:bookmarkStart w:id="594"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2"/>
      <w:r>
        <w:t xml:space="preserve"> Struktura szczegółowa elementów w zakresie punktów od 1 do 4 modelu SSDQM</w:t>
      </w:r>
      <w:bookmarkEnd w:id="593"/>
      <w:bookmarkEnd w:id="59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672B4BB"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AB4D91A"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4AE1047E"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BF7D63">
        <w:t>niżej</w:t>
      </w:r>
      <w:r>
        <w:fldChar w:fldCharType="end"/>
      </w:r>
      <w:r>
        <w:t xml:space="preserve"> (</w:t>
      </w:r>
      <w:r>
        <w:fldChar w:fldCharType="begin"/>
      </w:r>
      <w:r>
        <w:instrText xml:space="preserve"> REF _Ref162379027 \h </w:instrText>
      </w:r>
      <w:r>
        <w:fldChar w:fldCharType="separate"/>
      </w:r>
      <w:r w:rsidR="00BF7D63">
        <w:t xml:space="preserve">Rysunek </w:t>
      </w:r>
      <w:r w:rsidR="00BF7D63">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5" w:name="_Ref162379027"/>
      <w:bookmarkStart w:id="596" w:name="_Ref162379019"/>
      <w:bookmarkStart w:id="597"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5"/>
      <w:r>
        <w:t xml:space="preserve"> Struktura szczegółowa elementów w zakresie punktów od 5 do 6 modelu SSDQM</w:t>
      </w:r>
      <w:bookmarkEnd w:id="596"/>
      <w:bookmarkEnd w:id="597"/>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042C6C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w:t>
      </w:r>
      <w:r w:rsidR="0040473C">
        <w:lastRenderedPageBreak/>
        <w:t>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10C9F604"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BF7D63">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BF7D63">
        <w:t xml:space="preserve">Rysunek </w:t>
      </w:r>
      <w:r w:rsidR="00BF7D63">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598" w:name="_Ref162379469"/>
      <w:bookmarkStart w:id="599" w:name="_Ref162379462"/>
      <w:bookmarkStart w:id="600"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598"/>
      <w:r>
        <w:t xml:space="preserve"> Struktura szczegółowa elementów w zakresie punktów od 7 do 9 modelu SSDQM</w:t>
      </w:r>
      <w:bookmarkEnd w:id="599"/>
      <w:bookmarkEnd w:id="600"/>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7D217DB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BF7D63">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BF7D63">
        <w:t xml:space="preserve">Rysunek </w:t>
      </w:r>
      <w:r w:rsidR="00BF7D63">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1" w:name="_Ref162599588"/>
      <w:bookmarkStart w:id="602" w:name="_Ref162599577"/>
      <w:bookmarkStart w:id="603"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1"/>
      <w:r>
        <w:t xml:space="preserve"> Struktura szczegółowa elementów w zakresie punktu 9 modelu SSDQM</w:t>
      </w:r>
      <w:bookmarkEnd w:id="602"/>
      <w:bookmarkEnd w:id="603"/>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4" w:name="_Ref164502811"/>
      <w:bookmarkStart w:id="605" w:name="_Toc164801033"/>
      <w:bookmarkStart w:id="606" w:name="_Toc168466263"/>
      <w:r w:rsidRPr="00B47F8D">
        <w:t>K</w:t>
      </w:r>
      <w:r w:rsidR="00787121" w:rsidRPr="00B47F8D">
        <w:t xml:space="preserve">orzyści z zastosowania modelu SSDQM przy wdrażaniu i stosowaniu normatywnych </w:t>
      </w:r>
      <w:r w:rsidRPr="00B47F8D">
        <w:t>SZJ</w:t>
      </w:r>
      <w:bookmarkEnd w:id="604"/>
      <w:bookmarkEnd w:id="605"/>
      <w:bookmarkEnd w:id="606"/>
    </w:p>
    <w:p w14:paraId="7053AE2C" w14:textId="028AE215"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BF7D63">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07" w:name="_Ref162710660"/>
      <w:bookmarkStart w:id="608" w:name="_Ref162710653"/>
      <w:bookmarkStart w:id="609"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07"/>
      <w:r>
        <w:t xml:space="preserve"> Relacje do etapów autorskiego modelu doskonalenia SZJ uczelni z wykorzystaniem pomiaru satysfakcji interesariuszy w normie ISO 21001:2018</w:t>
      </w:r>
      <w:bookmarkEnd w:id="608"/>
      <w:bookmarkEnd w:id="609"/>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18A1469"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BF7D63">
        <w:t>wyżej</w:t>
      </w:r>
      <w:r>
        <w:fldChar w:fldCharType="end"/>
      </w:r>
      <w:r>
        <w:t xml:space="preserve"> (</w:t>
      </w:r>
      <w:r>
        <w:fldChar w:fldCharType="begin"/>
      </w:r>
      <w:r>
        <w:instrText xml:space="preserve"> REF _Ref162710660 \h </w:instrText>
      </w:r>
      <w:r>
        <w:fldChar w:fldCharType="separate"/>
      </w:r>
      <w:r w:rsidR="00BF7D63">
        <w:t xml:space="preserve">Tabela </w:t>
      </w:r>
      <w:r w:rsidR="00BF7D63">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BF7D63">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BF7D63">
        <w:t xml:space="preserve">Tabela </w:t>
      </w:r>
      <w:r w:rsidR="00BF7D63">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23BD185"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 xml:space="preserve">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0" w:name="_Ref164502816"/>
      <w:bookmarkStart w:id="611" w:name="_Toc164801034"/>
      <w:bookmarkStart w:id="612" w:name="_Toc168466264"/>
      <w:r w:rsidRPr="00B03664">
        <w:t>Propozycja zestawu wybranych wskaźników skuteczności działań uczelni technicznych w Polsce</w:t>
      </w:r>
      <w:bookmarkEnd w:id="610"/>
      <w:bookmarkEnd w:id="611"/>
      <w:bookmarkEnd w:id="61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7FF1D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3D55C9CF"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587BC0B"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BF7D63">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BF7D63">
        <w:t xml:space="preserve">Tabela </w:t>
      </w:r>
      <w:r w:rsidR="00BF7D63">
        <w:rPr>
          <w:noProof/>
        </w:rPr>
        <w:t>78</w:t>
      </w:r>
      <w:r w:rsidR="00E3060F">
        <w:fldChar w:fldCharType="end"/>
      </w:r>
      <w:r w:rsidR="00E3060F">
        <w:t>).</w:t>
      </w:r>
    </w:p>
    <w:p w14:paraId="47A17555" w14:textId="3E7EB5E9" w:rsidR="00DA2A4D" w:rsidRDefault="00DA2A4D" w:rsidP="00DA2A4D">
      <w:pPr>
        <w:pStyle w:val="Tytutabeli"/>
      </w:pPr>
      <w:bookmarkStart w:id="613" w:name="_Ref163293949"/>
      <w:bookmarkStart w:id="614" w:name="_Ref163293941"/>
      <w:bookmarkStart w:id="615" w:name="_Toc168466890"/>
      <w:r>
        <w:t xml:space="preserve">Tabela </w:t>
      </w:r>
      <w:r>
        <w:fldChar w:fldCharType="begin"/>
      </w:r>
      <w:r>
        <w:instrText xml:space="preserve"> SEQ Tabela \* ARABIC </w:instrText>
      </w:r>
      <w:r>
        <w:fldChar w:fldCharType="separate"/>
      </w:r>
      <w:r w:rsidR="00BF7D63">
        <w:rPr>
          <w:noProof/>
        </w:rPr>
        <w:t>78</w:t>
      </w:r>
      <w:r>
        <w:fldChar w:fldCharType="end"/>
      </w:r>
      <w:bookmarkEnd w:id="613"/>
      <w:r>
        <w:t xml:space="preserve"> Propozycja zestawu wskaźników stosowanych w ramach monitorowania efektów działań uczelni technicznej stosującej model doskonalenia SSDQM</w:t>
      </w:r>
      <w:bookmarkEnd w:id="614"/>
      <w:bookmarkEnd w:id="61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3096202" w:rsidR="00DA2A4D" w:rsidRPr="00A80B85" w:rsidRDefault="0018054B" w:rsidP="004F24CC">
      <w:r>
        <w:t>Przedstawione w tabeli po</w:t>
      </w:r>
      <w:r>
        <w:fldChar w:fldCharType="begin"/>
      </w:r>
      <w:r>
        <w:instrText xml:space="preserve"> REF _Ref163293941 \p \h </w:instrText>
      </w:r>
      <w:r>
        <w:fldChar w:fldCharType="separate"/>
      </w:r>
      <w:r w:rsidR="00BF7D63">
        <w:t>wyżej</w:t>
      </w:r>
      <w:r>
        <w:fldChar w:fldCharType="end"/>
      </w:r>
      <w:r>
        <w:t xml:space="preserve"> (</w:t>
      </w:r>
      <w:r>
        <w:fldChar w:fldCharType="begin"/>
      </w:r>
      <w:r>
        <w:instrText xml:space="preserve"> REF _Ref163293949 \h </w:instrText>
      </w:r>
      <w:r>
        <w:fldChar w:fldCharType="separate"/>
      </w:r>
      <w:r w:rsidR="00BF7D63">
        <w:t xml:space="preserve">Tabela </w:t>
      </w:r>
      <w:r w:rsidR="00BF7D63">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do zarządzania jakością uczelni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BF7D63">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BF7D63" w:rsidRPr="00AE7E6F">
        <w:t xml:space="preserve">Tabela </w:t>
      </w:r>
      <w:r w:rsidR="00BF7D63">
        <w:rPr>
          <w:noProof/>
        </w:rPr>
        <w:t>79</w:t>
      </w:r>
      <w:r w:rsidR="00A80B85" w:rsidRPr="00A80B85">
        <w:fldChar w:fldCharType="end"/>
      </w:r>
      <w:r w:rsidR="00A80B85" w:rsidRPr="00A80B85">
        <w:t>).</w:t>
      </w:r>
    </w:p>
    <w:p w14:paraId="415E66F6" w14:textId="4A4B6C14" w:rsidR="00D855E2" w:rsidRPr="00AE7E6F" w:rsidRDefault="00D855E2" w:rsidP="00D855E2">
      <w:pPr>
        <w:pStyle w:val="Tytutabeli"/>
      </w:pPr>
      <w:bookmarkStart w:id="616" w:name="_Ref163297173"/>
      <w:bookmarkStart w:id="617" w:name="_Ref134898852"/>
      <w:bookmarkStart w:id="618" w:name="_Toc168466891"/>
      <w:r w:rsidRPr="00AE7E6F">
        <w:lastRenderedPageBreak/>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6"/>
      <w:r w:rsidRPr="00AE7E6F">
        <w:t xml:space="preserve"> Przykłady mierników </w:t>
      </w:r>
      <w:r w:rsidR="00AE7E6F">
        <w:t xml:space="preserve">dodatkowych odnoszących się do </w:t>
      </w:r>
      <w:r w:rsidRPr="00AE7E6F">
        <w:t>efektów działań uczelni</w:t>
      </w:r>
      <w:bookmarkEnd w:id="617"/>
      <w:bookmarkEnd w:id="61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511DED7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BF7D63">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0790B865" w:rsidR="00D855E2" w:rsidRDefault="0040437F" w:rsidP="00531824">
      <w:r>
        <w:t xml:space="preserve">Przedstawione w niniejszym </w:t>
      </w:r>
      <w:r w:rsidR="00804FB3">
        <w:t>pod</w:t>
      </w:r>
      <w:r>
        <w:t>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w:t>
      </w:r>
      <w:r w:rsidR="00DB65CD">
        <w:lastRenderedPageBreak/>
        <w:t xml:space="preserve">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3DD1614D" w14:textId="77777777" w:rsidR="00804FB3" w:rsidRDefault="00804FB3" w:rsidP="008C71AF"/>
    <w:p w14:paraId="06B60E63" w14:textId="4B8085E0" w:rsidR="009B4AA9" w:rsidRPr="009B4AA9" w:rsidRDefault="009B4AA9" w:rsidP="009B4AA9">
      <w:pPr>
        <w:jc w:val="center"/>
        <w:rPr>
          <w:b/>
          <w:bCs/>
          <w:sz w:val="32"/>
          <w:szCs w:val="36"/>
        </w:rPr>
      </w:pPr>
      <w:r w:rsidRPr="009B4AA9">
        <w:rPr>
          <w:b/>
          <w:bCs/>
          <w:sz w:val="32"/>
          <w:szCs w:val="36"/>
        </w:rPr>
        <w:lastRenderedPageBreak/>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58E6A294" w14:textId="7D151159" w:rsidR="00D137C7" w:rsidRDefault="00D137C7" w:rsidP="00D137C7">
      <w:pPr>
        <w:pStyle w:val="Nagwek1"/>
        <w:numPr>
          <w:ilvl w:val="0"/>
          <w:numId w:val="0"/>
        </w:numPr>
        <w:ind w:left="432"/>
      </w:pPr>
      <w:bookmarkStart w:id="619" w:name="_Toc164801035"/>
      <w:bookmarkStart w:id="620" w:name="_Toc168466265"/>
      <w:r w:rsidRPr="00233788">
        <w:lastRenderedPageBreak/>
        <w:t>Rekapitulacja</w:t>
      </w:r>
      <w:bookmarkEnd w:id="619"/>
      <w:bookmarkEnd w:id="620"/>
    </w:p>
    <w:p w14:paraId="5567BED8" w14:textId="722EEADC" w:rsidR="00CF1AE0" w:rsidRPr="00E37B75" w:rsidRDefault="002E4E5D" w:rsidP="002E595B">
      <w:pPr>
        <w:rPr>
          <w:color w:val="FF0000"/>
        </w:rPr>
      </w:pPr>
      <w:r w:rsidRPr="00E37B75">
        <w:rPr>
          <w:color w:val="FF0000"/>
        </w:rPr>
        <w:t xml:space="preserve">W ramach niniejszej pracy dotyczącej </w:t>
      </w:r>
      <w:r w:rsidR="007A4A7C" w:rsidRPr="00E37B75">
        <w:rPr>
          <w:color w:val="FF0000"/>
        </w:rPr>
        <w:t xml:space="preserve">szczególnej roli pomiaru satysfakcji interesariuszy dla </w:t>
      </w:r>
      <w:r w:rsidRPr="00E37B75">
        <w:rPr>
          <w:color w:val="FF0000"/>
        </w:rPr>
        <w:t>doskonalenia systemu zarządzania jakością w kontekście polskich uczelni technicznych w pierwszym rozdziale omówiono istotne aspekty związane ze specyfiką zarządzania jakością usług uczelni w Polsce</w:t>
      </w:r>
      <w:r w:rsidR="00067CA7" w:rsidRPr="00E37B75">
        <w:rPr>
          <w:color w:val="FF0000"/>
        </w:rPr>
        <w:t xml:space="preserve"> rozpoczynając od omówienia wyzwań dla zarządzania uniwersytetami (rozdz. </w:t>
      </w:r>
      <w:r w:rsidR="00067CA7" w:rsidRPr="00E37B75">
        <w:rPr>
          <w:color w:val="FF0000"/>
        </w:rPr>
        <w:fldChar w:fldCharType="begin"/>
      </w:r>
      <w:r w:rsidR="00067CA7" w:rsidRPr="00E37B75">
        <w:rPr>
          <w:color w:val="FF0000"/>
        </w:rPr>
        <w:instrText xml:space="preserve"> REF _Ref164514592 \r \h </w:instrText>
      </w:r>
      <w:r w:rsidR="00E37B75">
        <w:rPr>
          <w:color w:val="FF0000"/>
        </w:rPr>
        <w:instrText xml:space="preserve"> \* MERGEFORMAT </w:instrText>
      </w:r>
      <w:r w:rsidR="00067CA7" w:rsidRPr="00E37B75">
        <w:rPr>
          <w:color w:val="FF0000"/>
        </w:rPr>
      </w:r>
      <w:r w:rsidR="00067CA7" w:rsidRPr="00E37B75">
        <w:rPr>
          <w:color w:val="FF0000"/>
        </w:rPr>
        <w:fldChar w:fldCharType="separate"/>
      </w:r>
      <w:r w:rsidR="00BF7D63" w:rsidRPr="00E37B75">
        <w:rPr>
          <w:color w:val="FF0000"/>
        </w:rPr>
        <w:t>1.1</w:t>
      </w:r>
      <w:r w:rsidR="00067CA7" w:rsidRPr="00E37B75">
        <w:rPr>
          <w:color w:val="FF0000"/>
        </w:rPr>
        <w:fldChar w:fldCharType="end"/>
      </w:r>
      <w:r w:rsidR="00067CA7" w:rsidRPr="00E37B75">
        <w:rPr>
          <w:color w:val="FF0000"/>
        </w:rPr>
        <w:t>)</w:t>
      </w:r>
      <w:r w:rsidRPr="00E37B75">
        <w:rPr>
          <w:color w:val="FF0000"/>
        </w:rPr>
        <w:t>.</w:t>
      </w:r>
      <w:r w:rsidR="007A4A7C" w:rsidRPr="00E37B75">
        <w:rPr>
          <w:color w:val="FF0000"/>
        </w:rPr>
        <w:t xml:space="preserve"> Najpierw uwzględniono tło historyczne kształtowania się uniwersytetów</w:t>
      </w:r>
      <w:r w:rsidR="00E21B1E" w:rsidRPr="00E37B75">
        <w:rPr>
          <w:color w:val="FF0000"/>
        </w:rPr>
        <w:t xml:space="preserve"> i zmian na nich zachodzących</w:t>
      </w:r>
      <w:r w:rsidR="00067CA7" w:rsidRPr="00E37B75">
        <w:rPr>
          <w:color w:val="FF0000"/>
        </w:rPr>
        <w:t xml:space="preserve"> (rozdz.</w:t>
      </w:r>
      <w:r w:rsidR="00067CA7" w:rsidRPr="00E37B75">
        <w:rPr>
          <w:color w:val="FF0000"/>
        </w:rPr>
        <w:fldChar w:fldCharType="begin"/>
      </w:r>
      <w:r w:rsidR="00067CA7" w:rsidRPr="00E37B75">
        <w:rPr>
          <w:color w:val="FF0000"/>
        </w:rPr>
        <w:instrText xml:space="preserve"> REF _Ref62845084 \r \h </w:instrText>
      </w:r>
      <w:r w:rsidR="00E37B75">
        <w:rPr>
          <w:color w:val="FF0000"/>
        </w:rPr>
        <w:instrText xml:space="preserve"> \* MERGEFORMAT </w:instrText>
      </w:r>
      <w:r w:rsidR="00067CA7" w:rsidRPr="00E37B75">
        <w:rPr>
          <w:color w:val="FF0000"/>
        </w:rPr>
      </w:r>
      <w:r w:rsidR="00067CA7" w:rsidRPr="00E37B75">
        <w:rPr>
          <w:color w:val="FF0000"/>
        </w:rPr>
        <w:fldChar w:fldCharType="separate"/>
      </w:r>
      <w:r w:rsidR="00BF7D63" w:rsidRPr="00E37B75">
        <w:rPr>
          <w:color w:val="FF0000"/>
        </w:rPr>
        <w:t>1.1.1</w:t>
      </w:r>
      <w:r w:rsidR="00067CA7" w:rsidRPr="00E37B75">
        <w:rPr>
          <w:color w:val="FF0000"/>
        </w:rPr>
        <w:fldChar w:fldCharType="end"/>
      </w:r>
      <w:r w:rsidR="00067CA7" w:rsidRPr="00E37B75">
        <w:rPr>
          <w:color w:val="FF0000"/>
        </w:rPr>
        <w:t>)</w:t>
      </w:r>
      <w:r w:rsidR="007A4A7C" w:rsidRPr="00E37B75">
        <w:rPr>
          <w:color w:val="FF0000"/>
        </w:rPr>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rsidRPr="00E37B75">
        <w:rPr>
          <w:color w:val="FF0000"/>
        </w:rPr>
        <w:fldChar w:fldCharType="begin"/>
      </w:r>
      <w:r w:rsidR="007A4A7C" w:rsidRPr="00E37B75">
        <w:rPr>
          <w:color w:val="FF0000"/>
        </w:rPr>
        <w:instrText xml:space="preserve"> REF _Ref134899339 \h </w:instrText>
      </w:r>
      <w:r w:rsidR="00E37B75">
        <w:rPr>
          <w:color w:val="FF0000"/>
        </w:rPr>
        <w:instrText xml:space="preserve"> \* MERGEFORMAT </w:instrText>
      </w:r>
      <w:r w:rsidR="007A4A7C" w:rsidRPr="00E37B75">
        <w:rPr>
          <w:color w:val="FF0000"/>
        </w:rPr>
      </w:r>
      <w:r w:rsidR="007A4A7C" w:rsidRPr="00E37B75">
        <w:rPr>
          <w:color w:val="FF0000"/>
        </w:rPr>
        <w:fldChar w:fldCharType="separate"/>
      </w:r>
      <w:r w:rsidR="00BF7D63" w:rsidRPr="00E37B75">
        <w:rPr>
          <w:color w:val="FF0000"/>
        </w:rPr>
        <w:t xml:space="preserve">Rysunek </w:t>
      </w:r>
      <w:r w:rsidR="00BF7D63" w:rsidRPr="00E37B75">
        <w:rPr>
          <w:noProof/>
          <w:color w:val="FF0000"/>
        </w:rPr>
        <w:t>2</w:t>
      </w:r>
      <w:r w:rsidR="007A4A7C" w:rsidRPr="00E37B75">
        <w:rPr>
          <w:color w:val="FF0000"/>
        </w:rPr>
        <w:fldChar w:fldCharType="end"/>
      </w:r>
      <w:r w:rsidR="007A4A7C" w:rsidRPr="00E37B75">
        <w:rPr>
          <w:color w:val="FF0000"/>
        </w:rPr>
        <w:t>).</w:t>
      </w:r>
      <w:r w:rsidR="00E21B1E" w:rsidRPr="00E37B75">
        <w:rPr>
          <w:color w:val="FF0000"/>
        </w:rPr>
        <w:t xml:space="preserve"> </w:t>
      </w:r>
      <w:r w:rsidR="00067CA7" w:rsidRPr="00E37B75">
        <w:rPr>
          <w:color w:val="FF0000"/>
        </w:rPr>
        <w:t xml:space="preserve">Omówiono również (rozdz. </w:t>
      </w:r>
      <w:r w:rsidR="00067CA7" w:rsidRPr="00E37B75">
        <w:rPr>
          <w:color w:val="FF0000"/>
        </w:rPr>
        <w:fldChar w:fldCharType="begin"/>
      </w:r>
      <w:r w:rsidR="00067CA7" w:rsidRPr="00E37B75">
        <w:rPr>
          <w:color w:val="FF0000"/>
        </w:rPr>
        <w:instrText xml:space="preserve"> REF _Ref66113578 \r \h </w:instrText>
      </w:r>
      <w:r w:rsidR="00E37B75">
        <w:rPr>
          <w:color w:val="FF0000"/>
        </w:rPr>
        <w:instrText xml:space="preserve"> \* MERGEFORMAT </w:instrText>
      </w:r>
      <w:r w:rsidR="00067CA7" w:rsidRPr="00E37B75">
        <w:rPr>
          <w:color w:val="FF0000"/>
        </w:rPr>
      </w:r>
      <w:r w:rsidR="00067CA7" w:rsidRPr="00E37B75">
        <w:rPr>
          <w:color w:val="FF0000"/>
        </w:rPr>
        <w:fldChar w:fldCharType="separate"/>
      </w:r>
      <w:r w:rsidR="00BF7D63" w:rsidRPr="00E37B75">
        <w:rPr>
          <w:color w:val="FF0000"/>
        </w:rPr>
        <w:t>1.1.2</w:t>
      </w:r>
      <w:r w:rsidR="00067CA7" w:rsidRPr="00E37B75">
        <w:rPr>
          <w:color w:val="FF0000"/>
        </w:rPr>
        <w:fldChar w:fldCharType="end"/>
      </w:r>
      <w:r w:rsidR="00067CA7" w:rsidRPr="00E37B75">
        <w:rPr>
          <w:color w:val="FF0000"/>
        </w:rPr>
        <w:t xml:space="preserve">) </w:t>
      </w:r>
      <w:r w:rsidR="004418D9" w:rsidRPr="00E37B75">
        <w:rPr>
          <w:color w:val="FF0000"/>
        </w:rPr>
        <w:t>istotne zmiany mające wpływ na kształt organizacyjny współczesnych uniwersytetów prezentując cechy różnych koncepcji uniwersytetów (liberalny, przedsiębiorczy, społecznie odpowiedzialny)</w:t>
      </w:r>
      <w:r w:rsidR="00CF1AE0" w:rsidRPr="00E37B75">
        <w:rPr>
          <w:color w:val="FF0000"/>
        </w:rPr>
        <w:t xml:space="preserve">, gdyż są one zauważalne </w:t>
      </w:r>
      <w:r w:rsidR="004418D9" w:rsidRPr="00E37B75">
        <w:rPr>
          <w:color w:val="FF0000"/>
        </w:rPr>
        <w:t>na uczelni</w:t>
      </w:r>
      <w:r w:rsidR="00CF1AE0" w:rsidRPr="00E37B75">
        <w:rPr>
          <w:color w:val="FF0000"/>
        </w:rPr>
        <w:t>ach</w:t>
      </w:r>
      <w:r w:rsidR="004418D9" w:rsidRPr="00E37B75">
        <w:rPr>
          <w:color w:val="FF0000"/>
        </w:rPr>
        <w:t xml:space="preserve"> publiczn</w:t>
      </w:r>
      <w:r w:rsidR="00CF1AE0" w:rsidRPr="00E37B75">
        <w:rPr>
          <w:color w:val="FF0000"/>
        </w:rPr>
        <w:t>ych</w:t>
      </w:r>
      <w:r w:rsidR="004418D9" w:rsidRPr="00E37B75">
        <w:rPr>
          <w:color w:val="FF0000"/>
        </w:rPr>
        <w:t xml:space="preserve"> w Polsce</w:t>
      </w:r>
      <w:r w:rsidR="00067CA7" w:rsidRPr="00E37B75">
        <w:rPr>
          <w:color w:val="FF0000"/>
        </w:rPr>
        <w:t xml:space="preserve"> (por. </w:t>
      </w:r>
      <w:r w:rsidR="00067CA7" w:rsidRPr="00E37B75">
        <w:rPr>
          <w:color w:val="FF0000"/>
        </w:rPr>
        <w:fldChar w:fldCharType="begin"/>
      </w:r>
      <w:r w:rsidR="00067CA7" w:rsidRPr="00E37B75">
        <w:rPr>
          <w:color w:val="FF0000"/>
        </w:rPr>
        <w:instrText xml:space="preserve"> REF _Ref134896694 \h </w:instrText>
      </w:r>
      <w:r w:rsidR="00E37B75">
        <w:rPr>
          <w:color w:val="FF0000"/>
        </w:rPr>
        <w:instrText xml:space="preserve"> \* MERGEFORMAT </w:instrText>
      </w:r>
      <w:r w:rsidR="00067CA7" w:rsidRPr="00E37B75">
        <w:rPr>
          <w:color w:val="FF0000"/>
        </w:rPr>
      </w:r>
      <w:r w:rsidR="00067CA7" w:rsidRPr="00E37B75">
        <w:rPr>
          <w:color w:val="FF0000"/>
        </w:rPr>
        <w:fldChar w:fldCharType="separate"/>
      </w:r>
      <w:r w:rsidR="00BF7D63" w:rsidRPr="00E37B75">
        <w:rPr>
          <w:color w:val="FF0000"/>
        </w:rPr>
        <w:t xml:space="preserve">Tabela </w:t>
      </w:r>
      <w:r w:rsidR="00BF7D63" w:rsidRPr="00E37B75">
        <w:rPr>
          <w:noProof/>
          <w:color w:val="FF0000"/>
        </w:rPr>
        <w:t>4</w:t>
      </w:r>
      <w:r w:rsidR="00067CA7" w:rsidRPr="00E37B75">
        <w:rPr>
          <w:color w:val="FF0000"/>
        </w:rPr>
        <w:fldChar w:fldCharType="end"/>
      </w:r>
      <w:r w:rsidR="00067CA7" w:rsidRPr="00E37B75">
        <w:rPr>
          <w:color w:val="FF0000"/>
        </w:rPr>
        <w:t>)</w:t>
      </w:r>
      <w:r w:rsidR="004418D9" w:rsidRPr="00E37B75">
        <w:rPr>
          <w:color w:val="FF0000"/>
        </w:rPr>
        <w:t xml:space="preserve">. Ponadto omówiono </w:t>
      </w:r>
      <w:r w:rsidR="00CF1AE0" w:rsidRPr="00E37B75">
        <w:rPr>
          <w:color w:val="FF0000"/>
        </w:rPr>
        <w:t>zmiany</w:t>
      </w:r>
      <w:r w:rsidR="004418D9" w:rsidRPr="00E37B75">
        <w:rPr>
          <w:color w:val="FF0000"/>
        </w:rPr>
        <w:t xml:space="preserve"> regulacyjn</w:t>
      </w:r>
      <w:r w:rsidR="00CF1AE0" w:rsidRPr="00E37B75">
        <w:rPr>
          <w:color w:val="FF0000"/>
        </w:rPr>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5E123D2" w:rsidR="004418D9" w:rsidRPr="00E37B75" w:rsidRDefault="00CF1AE0" w:rsidP="002E595B">
      <w:pPr>
        <w:rPr>
          <w:color w:val="FF0000"/>
        </w:rPr>
      </w:pPr>
      <w:r w:rsidRPr="00E37B75">
        <w:rPr>
          <w:color w:val="FF0000"/>
        </w:rPr>
        <w:t>Następnie omówiono szczególne w odniesieniu do polskich realiów uwarunkowania mające wpływ na</w:t>
      </w:r>
      <w:r w:rsidR="004418D9" w:rsidRPr="00E37B75">
        <w:rPr>
          <w:color w:val="FF0000"/>
        </w:rPr>
        <w:t xml:space="preserve"> nowe </w:t>
      </w:r>
      <w:r w:rsidRPr="00E37B75">
        <w:rPr>
          <w:color w:val="FF0000"/>
        </w:rPr>
        <w:t>wymagania dla całego środowiska akademickiego</w:t>
      </w:r>
      <w:r w:rsidR="00067CA7" w:rsidRPr="00E37B75">
        <w:rPr>
          <w:color w:val="FF0000"/>
        </w:rPr>
        <w:t xml:space="preserve"> (rozdz. </w:t>
      </w:r>
      <w:r w:rsidR="00067CA7" w:rsidRPr="00E37B75">
        <w:rPr>
          <w:color w:val="FF0000"/>
        </w:rPr>
        <w:fldChar w:fldCharType="begin"/>
      </w:r>
      <w:r w:rsidR="00067CA7" w:rsidRPr="00E37B75">
        <w:rPr>
          <w:color w:val="FF0000"/>
        </w:rPr>
        <w:instrText xml:space="preserve"> REF _Ref66874449 \r \h </w:instrText>
      </w:r>
      <w:r w:rsidR="00E37B75">
        <w:rPr>
          <w:color w:val="FF0000"/>
        </w:rPr>
        <w:instrText xml:space="preserve"> \* MERGEFORMAT </w:instrText>
      </w:r>
      <w:r w:rsidR="00067CA7" w:rsidRPr="00E37B75">
        <w:rPr>
          <w:color w:val="FF0000"/>
        </w:rPr>
      </w:r>
      <w:r w:rsidR="00067CA7" w:rsidRPr="00E37B75">
        <w:rPr>
          <w:color w:val="FF0000"/>
        </w:rPr>
        <w:fldChar w:fldCharType="separate"/>
      </w:r>
      <w:r w:rsidR="00BF7D63" w:rsidRPr="00E37B75">
        <w:rPr>
          <w:color w:val="FF0000"/>
        </w:rPr>
        <w:t>1.1.3</w:t>
      </w:r>
      <w:r w:rsidR="00067CA7" w:rsidRPr="00E37B75">
        <w:rPr>
          <w:color w:val="FF0000"/>
        </w:rPr>
        <w:fldChar w:fldCharType="end"/>
      </w:r>
      <w:r w:rsidR="00067CA7" w:rsidRPr="00E37B75">
        <w:rPr>
          <w:color w:val="FF0000"/>
        </w:rPr>
        <w:t>)</w:t>
      </w:r>
      <w:r w:rsidRPr="00E37B75">
        <w:rPr>
          <w:color w:val="FF0000"/>
        </w:rP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E37B75">
        <w:rPr>
          <w:color w:val="FF0000"/>
        </w:rPr>
        <w:fldChar w:fldCharType="begin"/>
      </w:r>
      <w:r w:rsidRPr="00E37B75">
        <w:rPr>
          <w:color w:val="FF0000"/>
        </w:rPr>
        <w:instrText xml:space="preserve"> REF _Ref134899462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Rysunek </w:t>
      </w:r>
      <w:r w:rsidR="00BF7D63" w:rsidRPr="00E37B75">
        <w:rPr>
          <w:noProof/>
          <w:color w:val="FF0000"/>
        </w:rPr>
        <w:t>6</w:t>
      </w:r>
      <w:r w:rsidRPr="00E37B75">
        <w:rPr>
          <w:color w:val="FF0000"/>
        </w:rPr>
        <w:fldChar w:fldCharType="end"/>
      </w:r>
      <w:r w:rsidRPr="00E37B75">
        <w:rPr>
          <w:color w:val="FF0000"/>
        </w:rPr>
        <w:t xml:space="preserve"> i </w:t>
      </w:r>
      <w:r w:rsidRPr="00E37B75">
        <w:rPr>
          <w:color w:val="FF0000"/>
        </w:rPr>
        <w:fldChar w:fldCharType="begin"/>
      </w:r>
      <w:r w:rsidRPr="00E37B75">
        <w:rPr>
          <w:color w:val="FF0000"/>
        </w:rPr>
        <w:instrText xml:space="preserve"> REF _Ref134899630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Rysunek </w:t>
      </w:r>
      <w:r w:rsidR="00BF7D63" w:rsidRPr="00E37B75">
        <w:rPr>
          <w:noProof/>
          <w:color w:val="FF0000"/>
        </w:rPr>
        <w:t>8</w:t>
      </w:r>
      <w:r w:rsidRPr="00E37B75">
        <w:rPr>
          <w:color w:val="FF0000"/>
        </w:rPr>
        <w:fldChar w:fldCharType="end"/>
      </w:r>
      <w:r w:rsidRPr="00E37B75">
        <w:rPr>
          <w:color w:val="FF0000"/>
        </w:rPr>
        <w:t>).</w:t>
      </w:r>
    </w:p>
    <w:p w14:paraId="1EAF9E45" w14:textId="4C7A6AE1" w:rsidR="000E70CF" w:rsidRPr="00E37B75" w:rsidRDefault="00067CA7" w:rsidP="009C672B">
      <w:pPr>
        <w:rPr>
          <w:color w:val="FF0000"/>
        </w:rPr>
      </w:pPr>
      <w:r w:rsidRPr="00E37B75">
        <w:rPr>
          <w:color w:val="FF0000"/>
        </w:rPr>
        <w:t>W kolejnym podrozdziale (</w:t>
      </w:r>
      <w:r w:rsidRPr="00E37B75">
        <w:rPr>
          <w:color w:val="FF0000"/>
        </w:rPr>
        <w:fldChar w:fldCharType="begin"/>
      </w:r>
      <w:r w:rsidRPr="00E37B75">
        <w:rPr>
          <w:color w:val="FF0000"/>
        </w:rPr>
        <w:instrText xml:space="preserve"> REF _Ref164514974 \r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1.2</w:t>
      </w:r>
      <w:r w:rsidRPr="00E37B75">
        <w:rPr>
          <w:color w:val="FF0000"/>
        </w:rPr>
        <w:fldChar w:fldCharType="end"/>
      </w:r>
      <w:r w:rsidRPr="00E37B75">
        <w:rPr>
          <w:color w:val="FF0000"/>
        </w:rPr>
        <w:t>)</w:t>
      </w:r>
      <w:r w:rsidR="00CF1AE0" w:rsidRPr="00E37B75">
        <w:rPr>
          <w:color w:val="FF0000"/>
        </w:rPr>
        <w:t xml:space="preserve"> przedstawiono wybrane zagadnienia związane ze specyfiką zarządzania uczelniami. </w:t>
      </w:r>
      <w:r w:rsidRPr="00E37B75">
        <w:rPr>
          <w:color w:val="FF0000"/>
        </w:rPr>
        <w:t>Omówiono</w:t>
      </w:r>
      <w:r w:rsidR="00CF1AE0" w:rsidRPr="00E37B75">
        <w:rPr>
          <w:color w:val="FF0000"/>
        </w:rPr>
        <w:t xml:space="preserve"> cech</w:t>
      </w:r>
      <w:r w:rsidRPr="00E37B75">
        <w:rPr>
          <w:color w:val="FF0000"/>
        </w:rPr>
        <w:t>y</w:t>
      </w:r>
      <w:r w:rsidR="00CF1AE0" w:rsidRPr="00E37B75">
        <w:rPr>
          <w:color w:val="FF0000"/>
        </w:rPr>
        <w:t xml:space="preserve"> odróżniając</w:t>
      </w:r>
      <w:r w:rsidRPr="00E37B75">
        <w:rPr>
          <w:color w:val="FF0000"/>
        </w:rPr>
        <w:t xml:space="preserve">e </w:t>
      </w:r>
      <w:r w:rsidR="00CF1AE0" w:rsidRPr="00E37B75">
        <w:rPr>
          <w:color w:val="FF0000"/>
        </w:rPr>
        <w:t xml:space="preserve">uniwersytety od innych organizacji. </w:t>
      </w:r>
      <w:r w:rsidRPr="00E37B75">
        <w:rPr>
          <w:color w:val="FF0000"/>
        </w:rPr>
        <w:t>Dzięki temu</w:t>
      </w:r>
      <w:r w:rsidR="00CF1AE0" w:rsidRPr="00E37B75">
        <w:rPr>
          <w:color w:val="FF0000"/>
        </w:rPr>
        <w:t xml:space="preserve"> przedstawi</w:t>
      </w:r>
      <w:r w:rsidRPr="00E37B75">
        <w:rPr>
          <w:color w:val="FF0000"/>
        </w:rPr>
        <w:t>ono</w:t>
      </w:r>
      <w:r w:rsidR="00CF1AE0" w:rsidRPr="00E37B75">
        <w:rPr>
          <w:color w:val="FF0000"/>
        </w:rPr>
        <w:t xml:space="preserve"> </w:t>
      </w:r>
      <w:r w:rsidR="009B3509" w:rsidRPr="00E37B75">
        <w:rPr>
          <w:color w:val="FF0000"/>
        </w:rPr>
        <w:t>obszary</w:t>
      </w:r>
      <w:r w:rsidRPr="00E37B75">
        <w:rPr>
          <w:color w:val="FF0000"/>
        </w:rPr>
        <w:t xml:space="preserve"> mające</w:t>
      </w:r>
      <w:r w:rsidR="00CF1AE0" w:rsidRPr="00E37B75">
        <w:rPr>
          <w:color w:val="FF0000"/>
        </w:rPr>
        <w:t xml:space="preserve"> istotny wpływ na ograniczenia w stosowaniu klasycznych metod i</w:t>
      </w:r>
      <w:r w:rsidRPr="00E37B75">
        <w:rPr>
          <w:color w:val="FF0000"/>
        </w:rPr>
        <w:t> </w:t>
      </w:r>
      <w:r w:rsidR="00CF1AE0" w:rsidRPr="00E37B75">
        <w:rPr>
          <w:color w:val="FF0000"/>
        </w:rPr>
        <w:t>narzędzi zarządzania jakością</w:t>
      </w:r>
      <w:r w:rsidR="009B3509" w:rsidRPr="00E37B75">
        <w:rPr>
          <w:color w:val="FF0000"/>
        </w:rPr>
        <w:t xml:space="preserve">. </w:t>
      </w:r>
      <w:r w:rsidR="00CF1AE0" w:rsidRPr="00E37B75">
        <w:rPr>
          <w:color w:val="FF0000"/>
        </w:rPr>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rsidRPr="00E37B75">
        <w:rPr>
          <w:color w:val="FF0000"/>
        </w:rPr>
        <w:t xml:space="preserve">, które ukształtowały współczesne rozumienie misji uniwersytetów jako triady: kształcenie, badania, służba publiczna </w:t>
      </w:r>
      <w:r w:rsidR="009C672B" w:rsidRPr="00E37B75">
        <w:rPr>
          <w:color w:val="FF0000"/>
        </w:rPr>
        <w:fldChar w:fldCharType="begin" w:fldLock="1"/>
      </w:r>
      <w:r w:rsidR="009C672B" w:rsidRPr="00E37B75">
        <w:rPr>
          <w:color w:val="FF0000"/>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E37B75">
        <w:rPr>
          <w:color w:val="FF0000"/>
        </w:rPr>
        <w:fldChar w:fldCharType="separate"/>
      </w:r>
      <w:r w:rsidR="009C672B" w:rsidRPr="00E37B75">
        <w:rPr>
          <w:noProof/>
          <w:color w:val="FF0000"/>
        </w:rPr>
        <w:t>(por. Leja, 2011, s. 18)</w:t>
      </w:r>
      <w:r w:rsidR="009C672B" w:rsidRPr="00E37B75">
        <w:rPr>
          <w:color w:val="FF0000"/>
        </w:rPr>
        <w:fldChar w:fldCharType="end"/>
      </w:r>
      <w:r w:rsidR="009C672B" w:rsidRPr="00E37B75">
        <w:rPr>
          <w:color w:val="FF0000"/>
        </w:rPr>
        <w:t xml:space="preserve">. Wskazano, że wśród celów uczelni naturalnym jest dążenie do przygotowania studentów do przyszłej samodzielności do osobistego rozwoju </w:t>
      </w:r>
      <w:r w:rsidR="009C672B" w:rsidRPr="00E37B75">
        <w:rPr>
          <w:color w:val="FF0000"/>
        </w:rPr>
        <w:fldChar w:fldCharType="begin" w:fldLock="1"/>
      </w:r>
      <w:r w:rsidR="000E70CF" w:rsidRPr="00E37B75">
        <w:rPr>
          <w:color w:val="FF000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E37B75">
        <w:rPr>
          <w:color w:val="FF0000"/>
        </w:rPr>
        <w:fldChar w:fldCharType="separate"/>
      </w:r>
      <w:r w:rsidR="009C672B" w:rsidRPr="00E37B75">
        <w:rPr>
          <w:noProof/>
          <w:color w:val="FF0000"/>
        </w:rPr>
        <w:t>(por. Geitz &amp; de Geus, 2019, s. 2)</w:t>
      </w:r>
      <w:r w:rsidR="009C672B" w:rsidRPr="00E37B75">
        <w:rPr>
          <w:color w:val="FF0000"/>
        </w:rPr>
        <w:fldChar w:fldCharType="end"/>
      </w:r>
      <w:r w:rsidR="009C672B" w:rsidRPr="00E37B75">
        <w:rPr>
          <w:color w:val="FF0000"/>
        </w:rPr>
        <w:t>. Ponadto omówiono zagadnienie zasobów uczelni, które również mają wpływ na kształtowanie celów konkretnej organizacji.</w:t>
      </w:r>
      <w:r w:rsidR="009B3509" w:rsidRPr="00E37B75">
        <w:rPr>
          <w:color w:val="FF0000"/>
        </w:rPr>
        <w:t xml:space="preserve"> </w:t>
      </w:r>
      <w:r w:rsidR="009C672B" w:rsidRPr="00E37B75">
        <w:rPr>
          <w:color w:val="FF0000"/>
        </w:rPr>
        <w:t>Cele również muszą być zgodne z wymaganiami kultury organizacyjnej konkretnej uczelni. Zagadnienie uniwersyteckiej kultury organizacyjnej zostało omó</w:t>
      </w:r>
      <w:r w:rsidR="009C672B" w:rsidRPr="00E37B75">
        <w:rPr>
          <w:color w:val="FF0000"/>
        </w:rPr>
        <w:lastRenderedPageBreak/>
        <w:t>wione w ramach</w:t>
      </w:r>
      <w:r w:rsidR="009B3509" w:rsidRPr="00E37B75">
        <w:rPr>
          <w:color w:val="FF0000"/>
        </w:rPr>
        <w:t xml:space="preserve"> kolejnego podrozdziału (</w:t>
      </w:r>
      <w:r w:rsidR="009B3509" w:rsidRPr="00E37B75">
        <w:rPr>
          <w:color w:val="FF0000"/>
        </w:rPr>
        <w:fldChar w:fldCharType="begin"/>
      </w:r>
      <w:r w:rsidR="009B3509" w:rsidRPr="00E37B75">
        <w:rPr>
          <w:color w:val="FF0000"/>
        </w:rPr>
        <w:instrText xml:space="preserve"> REF _Ref67311339 \r \h </w:instrText>
      </w:r>
      <w:r w:rsidR="00E37B75">
        <w:rPr>
          <w:color w:val="FF0000"/>
        </w:rPr>
        <w:instrText xml:space="preserve"> \* MERGEFORMAT </w:instrText>
      </w:r>
      <w:r w:rsidR="009B3509" w:rsidRPr="00E37B75">
        <w:rPr>
          <w:color w:val="FF0000"/>
        </w:rPr>
      </w:r>
      <w:r w:rsidR="009B3509" w:rsidRPr="00E37B75">
        <w:rPr>
          <w:color w:val="FF0000"/>
        </w:rPr>
        <w:fldChar w:fldCharType="separate"/>
      </w:r>
      <w:r w:rsidR="00BF7D63" w:rsidRPr="00E37B75">
        <w:rPr>
          <w:color w:val="FF0000"/>
        </w:rPr>
        <w:t>1.2.2</w:t>
      </w:r>
      <w:r w:rsidR="009B3509" w:rsidRPr="00E37B75">
        <w:rPr>
          <w:color w:val="FF0000"/>
        </w:rPr>
        <w:fldChar w:fldCharType="end"/>
      </w:r>
      <w:r w:rsidR="009B3509" w:rsidRPr="00E37B75">
        <w:rPr>
          <w:color w:val="FF0000"/>
        </w:rPr>
        <w:t>)</w:t>
      </w:r>
      <w:r w:rsidR="009C672B" w:rsidRPr="00E37B75">
        <w:rPr>
          <w:color w:val="FF0000"/>
        </w:rPr>
        <w:t xml:space="preserve">. </w:t>
      </w:r>
      <w:r w:rsidR="009B3509" w:rsidRPr="00E37B75">
        <w:rPr>
          <w:color w:val="FF0000"/>
        </w:rPr>
        <w:t xml:space="preserve">Przedstawiono w nim </w:t>
      </w:r>
      <w:r w:rsidR="009C672B" w:rsidRPr="00E37B75">
        <w:rPr>
          <w:color w:val="FF0000"/>
        </w:rPr>
        <w:t xml:space="preserve">teoretyczne aspekty kultury organizacji oraz jej przejawów, by następnie omówić cechy charakterystyczne kultury uniwersyteckiej. Na podstawie opracowań Austina i Clarka </w:t>
      </w:r>
      <w:r w:rsidR="009B3509" w:rsidRPr="00E37B75">
        <w:rPr>
          <w:color w:val="FF0000"/>
        </w:rPr>
        <w:t>dokonano</w:t>
      </w:r>
      <w:r w:rsidR="009C672B" w:rsidRPr="00E37B75">
        <w:rPr>
          <w:color w:val="FF0000"/>
        </w:rPr>
        <w:t xml:space="preserve"> analiz</w:t>
      </w:r>
      <w:r w:rsidR="009B3509" w:rsidRPr="00E37B75">
        <w:rPr>
          <w:color w:val="FF0000"/>
        </w:rPr>
        <w:t>y</w:t>
      </w:r>
      <w:r w:rsidR="009C672B" w:rsidRPr="00E37B75">
        <w:rPr>
          <w:color w:val="FF0000"/>
        </w:rPr>
        <w:t xml:space="preserve"> relacji pomiędzy elementami podstawowych czterech kultur wpływających na całokształt kultury akademickiej: kultury profesji akademickiej, kultury dyscypliny, kultury uniwersytetu oraz kultury konkretnej instytucji akademickiej (por. </w:t>
      </w:r>
      <w:r w:rsidR="009C672B" w:rsidRPr="00E37B75">
        <w:rPr>
          <w:color w:val="FF0000"/>
        </w:rPr>
        <w:fldChar w:fldCharType="begin"/>
      </w:r>
      <w:r w:rsidR="009C672B" w:rsidRPr="00E37B75">
        <w:rPr>
          <w:color w:val="FF0000"/>
        </w:rPr>
        <w:instrText xml:space="preserve"> REF _Ref134896895 \h </w:instrText>
      </w:r>
      <w:r w:rsidR="00E37B75">
        <w:rPr>
          <w:color w:val="FF0000"/>
        </w:rPr>
        <w:instrText xml:space="preserve"> \* MERGEFORMAT </w:instrText>
      </w:r>
      <w:r w:rsidR="009C672B" w:rsidRPr="00E37B75">
        <w:rPr>
          <w:color w:val="FF0000"/>
        </w:rPr>
      </w:r>
      <w:r w:rsidR="009C672B" w:rsidRPr="00E37B75">
        <w:rPr>
          <w:color w:val="FF0000"/>
        </w:rPr>
        <w:fldChar w:fldCharType="separate"/>
      </w:r>
      <w:r w:rsidR="00BF7D63" w:rsidRPr="00E37B75">
        <w:rPr>
          <w:color w:val="FF0000"/>
        </w:rPr>
        <w:t xml:space="preserve">Tabela </w:t>
      </w:r>
      <w:r w:rsidR="00BF7D63" w:rsidRPr="00E37B75">
        <w:rPr>
          <w:noProof/>
          <w:color w:val="FF0000"/>
        </w:rPr>
        <w:t>8</w:t>
      </w:r>
      <w:r w:rsidR="009C672B" w:rsidRPr="00E37B75">
        <w:rPr>
          <w:color w:val="FF0000"/>
        </w:rPr>
        <w:fldChar w:fldCharType="end"/>
      </w:r>
      <w:r w:rsidR="009C672B" w:rsidRPr="00E37B75">
        <w:rPr>
          <w:color w:val="FF0000"/>
        </w:rPr>
        <w:t>).</w:t>
      </w:r>
      <w:r w:rsidR="000E70CF" w:rsidRPr="00E37B75">
        <w:rPr>
          <w:color w:val="FF0000"/>
        </w:rPr>
        <w:t xml:space="preserve"> Analiza ta pozwoliła na wskazanie obszarów</w:t>
      </w:r>
      <w:r w:rsidR="009B3509" w:rsidRPr="00E37B75">
        <w:rPr>
          <w:color w:val="FF0000"/>
        </w:rPr>
        <w:t>,</w:t>
      </w:r>
      <w:r w:rsidR="000E70CF" w:rsidRPr="00E37B75">
        <w:rPr>
          <w:color w:val="FF0000"/>
        </w:rPr>
        <w:t xml:space="preserve"> w ramach kultury organizacyjnej</w:t>
      </w:r>
      <w:r w:rsidR="009B3509" w:rsidRPr="00E37B75">
        <w:rPr>
          <w:color w:val="FF0000"/>
        </w:rPr>
        <w:t>,</w:t>
      </w:r>
      <w:r w:rsidR="000E70CF" w:rsidRPr="00E37B75">
        <w:rPr>
          <w:color w:val="FF0000"/>
        </w:rPr>
        <w:t xml:space="preserve"> które mogą stanowić podstawę do zaistnienia konfliktów wewnętrznych w organizacji akademickiej. W związku z tym </w:t>
      </w:r>
      <w:r w:rsidR="009B3509" w:rsidRPr="00E37B75">
        <w:rPr>
          <w:color w:val="FF0000"/>
        </w:rPr>
        <w:t>wnioski z owej analizy mogą</w:t>
      </w:r>
      <w:r w:rsidR="000E70CF" w:rsidRPr="00E37B75">
        <w:rPr>
          <w:color w:val="FF0000"/>
        </w:rPr>
        <w:t xml:space="preserve"> pomóc w takim kształtowaniu kultury organizacyjnej przez zarządzających uczelniami, by unikać zagrożeń, a tam gdzie to możliwe tworzyć środowisko zasad wspierających osiąganie celów uczelni.</w:t>
      </w:r>
    </w:p>
    <w:p w14:paraId="475E6A24" w14:textId="18AC44D0" w:rsidR="00CF1AE0" w:rsidRPr="00E37B75" w:rsidRDefault="000E70CF" w:rsidP="009C672B">
      <w:pPr>
        <w:rPr>
          <w:color w:val="FF0000"/>
        </w:rPr>
      </w:pPr>
      <w:r w:rsidRPr="00E37B75">
        <w:rPr>
          <w:color w:val="FF0000"/>
        </w:rPr>
        <w:t xml:space="preserve">W ramach kolejnego podrozdziału </w:t>
      </w:r>
      <w:r w:rsidR="009B3509" w:rsidRPr="00E37B75">
        <w:rPr>
          <w:color w:val="FF0000"/>
        </w:rPr>
        <w:t>(</w:t>
      </w:r>
      <w:r w:rsidR="009B3509" w:rsidRPr="00E37B75">
        <w:rPr>
          <w:color w:val="FF0000"/>
        </w:rPr>
        <w:fldChar w:fldCharType="begin"/>
      </w:r>
      <w:r w:rsidR="009B3509" w:rsidRPr="00E37B75">
        <w:rPr>
          <w:color w:val="FF0000"/>
        </w:rPr>
        <w:instrText xml:space="preserve"> REF _Ref137885104 \r \h </w:instrText>
      </w:r>
      <w:r w:rsidR="00E37B75">
        <w:rPr>
          <w:color w:val="FF0000"/>
        </w:rPr>
        <w:instrText xml:space="preserve"> \* MERGEFORMAT </w:instrText>
      </w:r>
      <w:r w:rsidR="009B3509" w:rsidRPr="00E37B75">
        <w:rPr>
          <w:color w:val="FF0000"/>
        </w:rPr>
      </w:r>
      <w:r w:rsidR="009B3509" w:rsidRPr="00E37B75">
        <w:rPr>
          <w:color w:val="FF0000"/>
        </w:rPr>
        <w:fldChar w:fldCharType="separate"/>
      </w:r>
      <w:r w:rsidR="00BF7D63" w:rsidRPr="00E37B75">
        <w:rPr>
          <w:color w:val="FF0000"/>
        </w:rPr>
        <w:t>1.2.3</w:t>
      </w:r>
      <w:r w:rsidR="009B3509" w:rsidRPr="00E37B75">
        <w:rPr>
          <w:color w:val="FF0000"/>
        </w:rPr>
        <w:fldChar w:fldCharType="end"/>
      </w:r>
      <w:r w:rsidR="009B3509" w:rsidRPr="00E37B75">
        <w:rPr>
          <w:color w:val="FF0000"/>
        </w:rPr>
        <w:t xml:space="preserve">) </w:t>
      </w:r>
      <w:r w:rsidRPr="00E37B75">
        <w:rPr>
          <w:color w:val="FF0000"/>
        </w:rP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E37B75">
        <w:rPr>
          <w:color w:val="FF0000"/>
        </w:rPr>
        <w:fldChar w:fldCharType="begin" w:fldLock="1"/>
      </w:r>
      <w:r w:rsidR="00820D54" w:rsidRPr="00E37B75">
        <w:rPr>
          <w:color w:val="FF0000"/>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E37B75">
        <w:rPr>
          <w:color w:val="FF0000"/>
        </w:rPr>
        <w:fldChar w:fldCharType="separate"/>
      </w:r>
      <w:r w:rsidRPr="00E37B75">
        <w:rPr>
          <w:noProof/>
          <w:color w:val="FF0000"/>
        </w:rPr>
        <w:t>(por. Tayar &amp; Jack, 2013, s. 154)</w:t>
      </w:r>
      <w:r w:rsidRPr="00E37B75">
        <w:rPr>
          <w:color w:val="FF0000"/>
        </w:rPr>
        <w:fldChar w:fldCharType="end"/>
      </w:r>
      <w:r w:rsidRPr="00E37B75">
        <w:rPr>
          <w:color w:val="FF0000"/>
        </w:rP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E37B75">
        <w:rPr>
          <w:color w:val="FF0000"/>
        </w:rPr>
        <w:fldChar w:fldCharType="begin"/>
      </w:r>
      <w:r w:rsidRPr="00E37B75">
        <w:rPr>
          <w:color w:val="FF0000"/>
        </w:rPr>
        <w:instrText xml:space="preserve"> REF _Ref134897016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Tabela </w:t>
      </w:r>
      <w:r w:rsidR="00BF7D63" w:rsidRPr="00E37B75">
        <w:rPr>
          <w:noProof/>
          <w:color w:val="FF0000"/>
        </w:rPr>
        <w:t>10</w:t>
      </w:r>
      <w:r w:rsidRPr="00E37B75">
        <w:rPr>
          <w:color w:val="FF0000"/>
        </w:rPr>
        <w:fldChar w:fldCharType="end"/>
      </w:r>
      <w:r w:rsidRPr="00E37B75">
        <w:rPr>
          <w:color w:val="FF0000"/>
        </w:rPr>
        <w:t>).</w:t>
      </w:r>
      <w:r w:rsidR="009B3509" w:rsidRPr="00E37B75">
        <w:rPr>
          <w:color w:val="FF0000"/>
        </w:rPr>
        <w:t xml:space="preserve"> </w:t>
      </w:r>
      <w:r w:rsidRPr="00E37B75">
        <w:rPr>
          <w:color w:val="FF0000"/>
        </w:rPr>
        <w:t>Nie tylko motywacje związane z reputacją mogą stać w konflikcie z innymi rodzajami motywacji do działań</w:t>
      </w:r>
      <w:r w:rsidR="009B3509" w:rsidRPr="00E37B75">
        <w:rPr>
          <w:color w:val="FF0000"/>
        </w:rPr>
        <w:t>. Także</w:t>
      </w:r>
      <w:r w:rsidRPr="00E37B75">
        <w:rPr>
          <w:color w:val="FF0000"/>
        </w:rPr>
        <w:t xml:space="preserve"> różne cechy kultur typowo obecnych we współczesnych organizacja akademickich mogą prowadzić do sprzecznych interesów. Kolejną specyfiką zarządzania uczelniami omówioną w ramach podrozdziału </w:t>
      </w:r>
      <w:r w:rsidRPr="00E37B75">
        <w:rPr>
          <w:color w:val="FF0000"/>
        </w:rPr>
        <w:fldChar w:fldCharType="begin"/>
      </w:r>
      <w:r w:rsidRPr="00E37B75">
        <w:rPr>
          <w:color w:val="FF0000"/>
        </w:rPr>
        <w:instrText xml:space="preserve"> REF _Ref164494639 \r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1.2.4</w:t>
      </w:r>
      <w:r w:rsidRPr="00E37B75">
        <w:rPr>
          <w:color w:val="FF0000"/>
        </w:rPr>
        <w:fldChar w:fldCharType="end"/>
      </w:r>
      <w:r w:rsidRPr="00E37B75">
        <w:rPr>
          <w:color w:val="FF0000"/>
        </w:rPr>
        <w:t xml:space="preserve"> jest istnienie znacznie większego </w:t>
      </w:r>
      <w:r w:rsidR="009B3509" w:rsidRPr="00E37B75">
        <w:rPr>
          <w:color w:val="FF0000"/>
        </w:rPr>
        <w:t>spektrum</w:t>
      </w:r>
      <w:r w:rsidRPr="00E37B75">
        <w:rPr>
          <w:color w:val="FF0000"/>
        </w:rPr>
        <w:t xml:space="preserve"> sprzecznych interesów</w:t>
      </w:r>
      <w:r w:rsidR="009B3509" w:rsidRPr="00E37B75">
        <w:rPr>
          <w:color w:val="FF0000"/>
        </w:rPr>
        <w:t xml:space="preserve"> stanowiących o poziomie wyzwań dla kierownictwa</w:t>
      </w:r>
      <w:r w:rsidRPr="00E37B75">
        <w:rPr>
          <w:color w:val="FF0000"/>
        </w:rPr>
        <w:t xml:space="preserve">. Wynika to przede wszystkim z bardzo złożonego środowiska relacji uniwersytetu (por. </w:t>
      </w:r>
      <w:r w:rsidRPr="00E37B75">
        <w:rPr>
          <w:color w:val="FF0000"/>
        </w:rPr>
        <w:fldChar w:fldCharType="begin"/>
      </w:r>
      <w:r w:rsidRPr="00E37B75">
        <w:rPr>
          <w:color w:val="FF0000"/>
        </w:rPr>
        <w:instrText xml:space="preserve"> REF _Ref134899916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Rysunek </w:t>
      </w:r>
      <w:r w:rsidR="00BF7D63" w:rsidRPr="00E37B75">
        <w:rPr>
          <w:noProof/>
          <w:color w:val="FF0000"/>
        </w:rPr>
        <w:t>13</w:t>
      </w:r>
      <w:r w:rsidRPr="00E37B75">
        <w:rPr>
          <w:color w:val="FF0000"/>
        </w:rPr>
        <w:fldChar w:fldCharType="end"/>
      </w:r>
      <w:r w:rsidRPr="00E37B75">
        <w:rPr>
          <w:color w:val="FF0000"/>
        </w:rPr>
        <w:t xml:space="preserve">). Przedstawione zostały nie tylko różne aspekty relacji potencjalnie konfliktowych oraz przyczyn związanych z powstawaniem sprzeczności w interesach w ramach organizacji (np. opór wobec zmian), ale </w:t>
      </w:r>
      <w:r w:rsidR="009B3509" w:rsidRPr="00E37B75">
        <w:rPr>
          <w:color w:val="FF0000"/>
        </w:rPr>
        <w:t>też</w:t>
      </w:r>
      <w:r w:rsidRPr="00E37B75">
        <w:rPr>
          <w:color w:val="FF0000"/>
        </w:rPr>
        <w:t xml:space="preserve"> możliwości do wykorzystania </w:t>
      </w:r>
      <w:r w:rsidR="009B3509" w:rsidRPr="00E37B75">
        <w:rPr>
          <w:color w:val="FF0000"/>
        </w:rPr>
        <w:t xml:space="preserve">różnych </w:t>
      </w:r>
      <w:r w:rsidRPr="00E37B75">
        <w:rPr>
          <w:color w:val="FF0000"/>
        </w:rPr>
        <w:t>metod pozwalających na wypracowania rozwiązań typu win-win.</w:t>
      </w:r>
    </w:p>
    <w:p w14:paraId="7E587B5D" w14:textId="5981E673" w:rsidR="000E70CF" w:rsidRPr="00E37B75" w:rsidRDefault="000E70CF" w:rsidP="009C672B">
      <w:pPr>
        <w:rPr>
          <w:color w:val="FF0000"/>
        </w:rPr>
      </w:pPr>
      <w:r w:rsidRPr="00E37B75">
        <w:rPr>
          <w:color w:val="FF0000"/>
        </w:rPr>
        <w:t>Po przedstawieniu szerokich kontekstów związanych z uwarunkowaniami i specyfiką uczelni w kolejnym podrozdziale (</w:t>
      </w:r>
      <w:r w:rsidRPr="00E37B75">
        <w:rPr>
          <w:color w:val="FF0000"/>
        </w:rPr>
        <w:fldChar w:fldCharType="begin"/>
      </w:r>
      <w:r w:rsidRPr="00E37B75">
        <w:rPr>
          <w:color w:val="FF0000"/>
        </w:rPr>
        <w:instrText xml:space="preserve"> REF _Ref153646064 \r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1.3</w:t>
      </w:r>
      <w:r w:rsidRPr="00E37B75">
        <w:rPr>
          <w:color w:val="FF0000"/>
        </w:rPr>
        <w:fldChar w:fldCharType="end"/>
      </w:r>
      <w:r w:rsidRPr="00E37B75">
        <w:rPr>
          <w:color w:val="FF0000"/>
        </w:rPr>
        <w:t xml:space="preserve">) zostały omówione zagadnienia związane z pomiarem jakości. W pierwszej części tego podrozdziału </w:t>
      </w:r>
      <w:r w:rsidR="009B3509" w:rsidRPr="00E37B75">
        <w:rPr>
          <w:color w:val="FF0000"/>
        </w:rPr>
        <w:t xml:space="preserve">(rozdz. </w:t>
      </w:r>
      <w:r w:rsidR="009B3509" w:rsidRPr="00E37B75">
        <w:rPr>
          <w:color w:val="FF0000"/>
        </w:rPr>
        <w:fldChar w:fldCharType="begin"/>
      </w:r>
      <w:r w:rsidR="009B3509" w:rsidRPr="00E37B75">
        <w:rPr>
          <w:color w:val="FF0000"/>
        </w:rPr>
        <w:instrText xml:space="preserve"> REF _Ref135920762 \r \h </w:instrText>
      </w:r>
      <w:r w:rsidR="00E37B75">
        <w:rPr>
          <w:color w:val="FF0000"/>
        </w:rPr>
        <w:instrText xml:space="preserve"> \* MERGEFORMAT </w:instrText>
      </w:r>
      <w:r w:rsidR="009B3509" w:rsidRPr="00E37B75">
        <w:rPr>
          <w:color w:val="FF0000"/>
        </w:rPr>
      </w:r>
      <w:r w:rsidR="009B3509" w:rsidRPr="00E37B75">
        <w:rPr>
          <w:color w:val="FF0000"/>
        </w:rPr>
        <w:fldChar w:fldCharType="separate"/>
      </w:r>
      <w:r w:rsidR="00BF7D63" w:rsidRPr="00E37B75">
        <w:rPr>
          <w:color w:val="FF0000"/>
        </w:rPr>
        <w:t>1.3.1</w:t>
      </w:r>
      <w:r w:rsidR="009B3509" w:rsidRPr="00E37B75">
        <w:rPr>
          <w:color w:val="FF0000"/>
        </w:rPr>
        <w:fldChar w:fldCharType="end"/>
      </w:r>
      <w:r w:rsidR="009B3509" w:rsidRPr="00E37B75">
        <w:rPr>
          <w:color w:val="FF0000"/>
        </w:rPr>
        <w:t xml:space="preserve">) </w:t>
      </w:r>
      <w:r w:rsidRPr="00E37B75">
        <w:rPr>
          <w:color w:val="FF0000"/>
        </w:rPr>
        <w:t>skupiono się na omówieniu definicji jakości i modeli jakości mających istotny wpływ na rozumienie różnic pomiędzy jakością klasycznych wyrobów materialnych, a jakością usług, w tym szczególnego ich rodzaju jakimi są usługi uczelni.</w:t>
      </w:r>
      <w:r w:rsidR="001758AD" w:rsidRPr="00E37B75">
        <w:rPr>
          <w:color w:val="FF0000"/>
        </w:rPr>
        <w:t xml:space="preserve"> Usługi te odznaczając się wysoką niematerialnością i bardzo dużym współudziałem zaangażowania odbiorców w uzyskiwanie efektów są dość dobrze opisywane prze</w:t>
      </w:r>
      <w:r w:rsidR="009B3509" w:rsidRPr="00E37B75">
        <w:rPr>
          <w:color w:val="FF0000"/>
        </w:rPr>
        <w:t>z</w:t>
      </w:r>
      <w:r w:rsidR="001758AD" w:rsidRPr="00E37B75">
        <w:rPr>
          <w:color w:val="FF0000"/>
        </w:rPr>
        <w:t xml:space="preserve"> różne omówione modele jakości usług</w:t>
      </w:r>
      <w:r w:rsidR="009B3509" w:rsidRPr="00E37B75">
        <w:rPr>
          <w:color w:val="FF0000"/>
        </w:rPr>
        <w:t xml:space="preserve"> o ugruntowanych postawach teoretycznych</w:t>
      </w:r>
      <w:r w:rsidR="001758AD" w:rsidRPr="00E37B75">
        <w:rPr>
          <w:color w:val="FF0000"/>
        </w:rPr>
        <w:t>.</w:t>
      </w:r>
      <w:r w:rsidR="009B3509" w:rsidRPr="00E37B75">
        <w:rPr>
          <w:color w:val="FF0000"/>
        </w:rPr>
        <w:t xml:space="preserve"> Następnie (rozdz. </w:t>
      </w:r>
      <w:r w:rsidR="009B3509" w:rsidRPr="00E37B75">
        <w:rPr>
          <w:color w:val="FF0000"/>
        </w:rPr>
        <w:fldChar w:fldCharType="begin"/>
      </w:r>
      <w:r w:rsidR="009B3509" w:rsidRPr="00E37B75">
        <w:rPr>
          <w:color w:val="FF0000"/>
        </w:rPr>
        <w:instrText xml:space="preserve"> REF _Ref137319715 \r \h </w:instrText>
      </w:r>
      <w:r w:rsidR="00E37B75">
        <w:rPr>
          <w:color w:val="FF0000"/>
        </w:rPr>
        <w:instrText xml:space="preserve"> \* MERGEFORMAT </w:instrText>
      </w:r>
      <w:r w:rsidR="009B3509" w:rsidRPr="00E37B75">
        <w:rPr>
          <w:color w:val="FF0000"/>
        </w:rPr>
      </w:r>
      <w:r w:rsidR="009B3509" w:rsidRPr="00E37B75">
        <w:rPr>
          <w:color w:val="FF0000"/>
        </w:rPr>
        <w:fldChar w:fldCharType="separate"/>
      </w:r>
      <w:r w:rsidR="00BF7D63" w:rsidRPr="00E37B75">
        <w:rPr>
          <w:color w:val="FF0000"/>
        </w:rPr>
        <w:t>1.3.2</w:t>
      </w:r>
      <w:r w:rsidR="009B3509" w:rsidRPr="00E37B75">
        <w:rPr>
          <w:color w:val="FF0000"/>
        </w:rPr>
        <w:fldChar w:fldCharType="end"/>
      </w:r>
      <w:r w:rsidR="009B3509" w:rsidRPr="00E37B75">
        <w:rPr>
          <w:color w:val="FF0000"/>
        </w:rPr>
        <w:t>)</w:t>
      </w:r>
      <w:r w:rsidR="001758AD" w:rsidRPr="00E37B75">
        <w:rPr>
          <w:color w:val="FF0000"/>
        </w:rPr>
        <w:t xml:space="preserve"> zostały zaprezentowane różne metody pomiaru </w:t>
      </w:r>
      <w:r w:rsidR="001758AD" w:rsidRPr="00E37B75">
        <w:rPr>
          <w:color w:val="FF0000"/>
        </w:rPr>
        <w:lastRenderedPageBreak/>
        <w:t>jakości usług, które mogą znaleźć zwoje zastosowanie lub choćby mieć wkład w pomiar jakości usług uczelni. Zostały również omówione istniejące metody oceny w odniesieniu do uczelni a także autorskie propozycje wskaźników IWRA oraz SSI stanowiące rozwinięcie istniejących metod pomiaru mających swoje uzasadnienie zarówno w praktyce jak i teorii związane</w:t>
      </w:r>
      <w:r w:rsidR="00E51537" w:rsidRPr="00E37B75">
        <w:rPr>
          <w:color w:val="FF0000"/>
        </w:rPr>
        <w:t>j</w:t>
      </w:r>
      <w:r w:rsidR="001758AD" w:rsidRPr="00E37B75">
        <w:rPr>
          <w:color w:val="FF0000"/>
        </w:rPr>
        <w:t xml:space="preserve"> z</w:t>
      </w:r>
      <w:r w:rsidR="00E51537" w:rsidRPr="00E37B75">
        <w:rPr>
          <w:color w:val="FF0000"/>
        </w:rPr>
        <w:t> </w:t>
      </w:r>
      <w:r w:rsidR="001758AD" w:rsidRPr="00E37B75">
        <w:rPr>
          <w:color w:val="FF0000"/>
        </w:rPr>
        <w:t>jakością usług uniwersyteckich.</w:t>
      </w:r>
      <w:r w:rsidR="00E51537" w:rsidRPr="00E37B75">
        <w:rPr>
          <w:color w:val="FF0000"/>
        </w:rPr>
        <w:t xml:space="preserve"> W ostatniej części tego podrozdziału (rozdz. </w:t>
      </w:r>
      <w:r w:rsidR="00E51537" w:rsidRPr="00E37B75">
        <w:rPr>
          <w:color w:val="FF0000"/>
        </w:rPr>
        <w:fldChar w:fldCharType="begin"/>
      </w:r>
      <w:r w:rsidR="00E51537" w:rsidRPr="00E37B75">
        <w:rPr>
          <w:color w:val="FF0000"/>
        </w:rPr>
        <w:instrText xml:space="preserve"> REF _Ref66053927 \r \h </w:instrText>
      </w:r>
      <w:r w:rsidR="00E37B75">
        <w:rPr>
          <w:color w:val="FF0000"/>
        </w:rPr>
        <w:instrText xml:space="preserve"> \* MERGEFORMAT </w:instrText>
      </w:r>
      <w:r w:rsidR="00E51537" w:rsidRPr="00E37B75">
        <w:rPr>
          <w:color w:val="FF0000"/>
        </w:rPr>
      </w:r>
      <w:r w:rsidR="00E51537" w:rsidRPr="00E37B75">
        <w:rPr>
          <w:color w:val="FF0000"/>
        </w:rPr>
        <w:fldChar w:fldCharType="separate"/>
      </w:r>
      <w:r w:rsidR="00BF7D63" w:rsidRPr="00E37B75">
        <w:rPr>
          <w:color w:val="FF0000"/>
        </w:rPr>
        <w:t>1.3.3</w:t>
      </w:r>
      <w:r w:rsidR="00E51537" w:rsidRPr="00E37B75">
        <w:rPr>
          <w:color w:val="FF0000"/>
        </w:rPr>
        <w:fldChar w:fldCharType="end"/>
      </w:r>
      <w:r w:rsidR="00E51537" w:rsidRPr="00E37B75">
        <w:rPr>
          <w:color w:val="FF0000"/>
        </w:rPr>
        <w:t xml:space="preserve">) zostały omówione rankingi uczelni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00E51537" w:rsidRPr="00E37B75">
        <w:rPr>
          <w:color w:val="FF0000"/>
        </w:rPr>
        <w:fldChar w:fldCharType="begin"/>
      </w:r>
      <w:r w:rsidR="00E51537" w:rsidRPr="00E37B75">
        <w:rPr>
          <w:color w:val="FF0000"/>
        </w:rPr>
        <w:instrText xml:space="preserve"> REF _Ref134645114 \h  \* MERGEFORMAT </w:instrText>
      </w:r>
      <w:r w:rsidR="00E51537" w:rsidRPr="00E37B75">
        <w:rPr>
          <w:color w:val="FF0000"/>
        </w:rPr>
      </w:r>
      <w:r w:rsidR="00E51537" w:rsidRPr="00E37B75">
        <w:rPr>
          <w:color w:val="FF0000"/>
        </w:rPr>
        <w:fldChar w:fldCharType="separate"/>
      </w:r>
      <w:r w:rsidR="00BF7D63" w:rsidRPr="00E37B75">
        <w:rPr>
          <w:color w:val="FF0000"/>
        </w:rPr>
        <w:t>Tabela 23</w:t>
      </w:r>
      <w:r w:rsidR="00E51537" w:rsidRPr="00E37B75">
        <w:rPr>
          <w:color w:val="FF0000"/>
        </w:rPr>
        <w:fldChar w:fldCharType="end"/>
      </w:r>
      <w:r w:rsidR="00E51537" w:rsidRPr="00E37B75">
        <w:rPr>
          <w:color w:val="FF0000"/>
        </w:rPr>
        <w:t xml:space="preserve">, </w:t>
      </w:r>
      <w:r w:rsidR="00E51537" w:rsidRPr="00E37B75">
        <w:rPr>
          <w:color w:val="FF0000"/>
        </w:rPr>
        <w:fldChar w:fldCharType="begin"/>
      </w:r>
      <w:r w:rsidR="00E51537" w:rsidRPr="00E37B75">
        <w:rPr>
          <w:color w:val="FF0000"/>
        </w:rPr>
        <w:instrText xml:space="preserve"> REF _Ref134653879 \h  \* MERGEFORMAT </w:instrText>
      </w:r>
      <w:r w:rsidR="00E51537" w:rsidRPr="00E37B75">
        <w:rPr>
          <w:color w:val="FF0000"/>
        </w:rPr>
      </w:r>
      <w:r w:rsidR="00E51537" w:rsidRPr="00E37B75">
        <w:rPr>
          <w:color w:val="FF0000"/>
        </w:rPr>
        <w:fldChar w:fldCharType="separate"/>
      </w:r>
      <w:r w:rsidR="00BF7D63" w:rsidRPr="00E37B75">
        <w:rPr>
          <w:color w:val="FF0000"/>
        </w:rPr>
        <w:t>Tabela 24</w:t>
      </w:r>
      <w:r w:rsidR="00E51537" w:rsidRPr="00E37B75">
        <w:rPr>
          <w:color w:val="FF0000"/>
        </w:rPr>
        <w:fldChar w:fldCharType="end"/>
      </w:r>
      <w:r w:rsidR="00E51537" w:rsidRPr="00E37B75">
        <w:rPr>
          <w:color w:val="FF0000"/>
        </w:rPr>
        <w:t xml:space="preserve">, </w:t>
      </w:r>
      <w:r w:rsidR="00E51537" w:rsidRPr="00E37B75">
        <w:rPr>
          <w:color w:val="FF0000"/>
        </w:rPr>
        <w:fldChar w:fldCharType="begin"/>
      </w:r>
      <w:r w:rsidR="00E51537" w:rsidRPr="00E37B75">
        <w:rPr>
          <w:color w:val="FF0000"/>
        </w:rPr>
        <w:instrText xml:space="preserve"> REF _Ref134657767 \h  \* MERGEFORMAT </w:instrText>
      </w:r>
      <w:r w:rsidR="00E51537" w:rsidRPr="00E37B75">
        <w:rPr>
          <w:color w:val="FF0000"/>
        </w:rPr>
      </w:r>
      <w:r w:rsidR="00E51537" w:rsidRPr="00E37B75">
        <w:rPr>
          <w:color w:val="FF0000"/>
        </w:rPr>
        <w:fldChar w:fldCharType="separate"/>
      </w:r>
      <w:r w:rsidR="00BF7D63" w:rsidRPr="00E37B75">
        <w:rPr>
          <w:color w:val="FF0000"/>
        </w:rPr>
        <w:t>Tabela 25</w:t>
      </w:r>
      <w:r w:rsidR="00E51537" w:rsidRPr="00E37B75">
        <w:rPr>
          <w:color w:val="FF0000"/>
        </w:rPr>
        <w:fldChar w:fldCharType="end"/>
      </w:r>
      <w:r w:rsidR="00E51537" w:rsidRPr="00E37B75">
        <w:rPr>
          <w:color w:val="FF0000"/>
        </w:rPr>
        <w:t xml:space="preserve"> i Załącznik 4). Omówiono też szczegóły metodologii najbardziej uznanego w Polsce rankingu magazynu Perspektywy o bardzo rozbudowanej strukturze pomiaru.</w:t>
      </w:r>
    </w:p>
    <w:p w14:paraId="2B436088" w14:textId="3FF0AFD4" w:rsidR="00F36991" w:rsidRPr="00E37B75" w:rsidRDefault="001758AD" w:rsidP="00F52918">
      <w:pPr>
        <w:rPr>
          <w:color w:val="FF0000"/>
        </w:rPr>
      </w:pPr>
      <w:r w:rsidRPr="00E37B75">
        <w:rPr>
          <w:color w:val="FF0000"/>
        </w:rPr>
        <w:t>Po omówieniu zagadnień jakości i jej pomiaru</w:t>
      </w:r>
      <w:r w:rsidR="00E51537" w:rsidRPr="00E37B75">
        <w:rPr>
          <w:color w:val="FF0000"/>
        </w:rPr>
        <w:t xml:space="preserve"> </w:t>
      </w:r>
      <w:r w:rsidRPr="00E37B75">
        <w:rPr>
          <w:color w:val="FF0000"/>
        </w:rPr>
        <w:t>w następnym podrozdziale (</w:t>
      </w:r>
      <w:r w:rsidRPr="00E37B75">
        <w:rPr>
          <w:color w:val="FF0000"/>
        </w:rPr>
        <w:fldChar w:fldCharType="begin"/>
      </w:r>
      <w:r w:rsidRPr="00E37B75">
        <w:rPr>
          <w:color w:val="FF0000"/>
        </w:rPr>
        <w:instrText xml:space="preserve"> REF _Ref141469082 \r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1.4</w:t>
      </w:r>
      <w:r w:rsidRPr="00E37B75">
        <w:rPr>
          <w:color w:val="FF0000"/>
        </w:rPr>
        <w:fldChar w:fldCharType="end"/>
      </w:r>
      <w:r w:rsidRPr="00E37B75">
        <w:rPr>
          <w:color w:val="FF0000"/>
        </w:rPr>
        <w:t xml:space="preserve">) zaprezentowano szerokie tło teoretyczne </w:t>
      </w:r>
      <w:r w:rsidR="00F36991" w:rsidRPr="00E37B75">
        <w:rPr>
          <w:color w:val="FF0000"/>
        </w:rPr>
        <w:t>związane z</w:t>
      </w:r>
      <w:r w:rsidR="00E51537" w:rsidRPr="00E37B75">
        <w:rPr>
          <w:color w:val="FF0000"/>
        </w:rPr>
        <w:t> </w:t>
      </w:r>
      <w:r w:rsidR="00F36991" w:rsidRPr="00E37B75">
        <w:rPr>
          <w:color w:val="FF0000"/>
        </w:rPr>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rsidRPr="00E37B75">
        <w:rPr>
          <w:color w:val="FF0000"/>
        </w:rPr>
        <w:fldChar w:fldCharType="begin"/>
      </w:r>
      <w:r w:rsidR="00F36991" w:rsidRPr="00E37B75">
        <w:rPr>
          <w:color w:val="FF0000"/>
        </w:rPr>
        <w:instrText xml:space="preserve"> REF _Ref156758230 \r \h </w:instrText>
      </w:r>
      <w:r w:rsidR="00E37B75">
        <w:rPr>
          <w:color w:val="FF0000"/>
        </w:rPr>
        <w:instrText xml:space="preserve"> \* MERGEFORMAT </w:instrText>
      </w:r>
      <w:r w:rsidR="00F36991" w:rsidRPr="00E37B75">
        <w:rPr>
          <w:color w:val="FF0000"/>
        </w:rPr>
      </w:r>
      <w:r w:rsidR="00F36991" w:rsidRPr="00E37B75">
        <w:rPr>
          <w:color w:val="FF0000"/>
        </w:rPr>
        <w:fldChar w:fldCharType="separate"/>
      </w:r>
      <w:r w:rsidR="00BF7D63" w:rsidRPr="00E37B75">
        <w:rPr>
          <w:color w:val="FF0000"/>
        </w:rPr>
        <w:t>1.4.1</w:t>
      </w:r>
      <w:r w:rsidR="00F36991" w:rsidRPr="00E37B75">
        <w:rPr>
          <w:color w:val="FF0000"/>
        </w:rPr>
        <w:fldChar w:fldCharType="end"/>
      </w:r>
      <w:r w:rsidR="00F36991" w:rsidRPr="00E37B75">
        <w:rPr>
          <w:color w:val="FF0000"/>
        </w:rPr>
        <w:t xml:space="preserve">). Wskazano na niewielką liczbę opisanych w literaturze przedmiotu implementacji takich metod jak TQM, Lean, </w:t>
      </w:r>
      <w:proofErr w:type="spellStart"/>
      <w:r w:rsidR="00F36991" w:rsidRPr="00E37B75">
        <w:rPr>
          <w:color w:val="FF0000"/>
        </w:rPr>
        <w:t>SixSigma</w:t>
      </w:r>
      <w:proofErr w:type="spellEnd"/>
      <w:r w:rsidR="00F36991" w:rsidRPr="00E37B75">
        <w:rPr>
          <w:color w:val="FF0000"/>
        </w:rPr>
        <w:t xml:space="preserve">, czy Lean </w:t>
      </w:r>
      <w:proofErr w:type="spellStart"/>
      <w:r w:rsidR="00F36991" w:rsidRPr="00E37B75">
        <w:rPr>
          <w:color w:val="FF0000"/>
        </w:rPr>
        <w:t>SixSigma</w:t>
      </w:r>
      <w:proofErr w:type="spellEnd"/>
      <w:r w:rsidR="00F36991" w:rsidRPr="00E37B75">
        <w:rPr>
          <w:color w:val="FF0000"/>
        </w:rPr>
        <w:t xml:space="preserve"> do zarządzania jakością uczelni. Przedstawiono również koncepcje bazujące na samoocenie oraz opracowane z myślą o organizacjach non-profit (CAF, EFQM)</w:t>
      </w:r>
      <w:r w:rsidR="00F52918" w:rsidRPr="00E37B75">
        <w:rPr>
          <w:color w:val="FF0000"/>
        </w:rPr>
        <w:t>,</w:t>
      </w:r>
      <w:r w:rsidR="00F36991" w:rsidRPr="00E37B75">
        <w:rPr>
          <w:color w:val="FF0000"/>
        </w:rPr>
        <w:t xml:space="preserve"> a także koncepcje stworzone jako dedykowane organizacjom edukacyjnym (ISO 21001:2018), a w tym szczególnie uniwersytetom (</w:t>
      </w:r>
      <w:proofErr w:type="spellStart"/>
      <w:r w:rsidR="00F36991" w:rsidRPr="00E37B75">
        <w:rPr>
          <w:color w:val="FF0000"/>
        </w:rPr>
        <w:t>QualHE</w:t>
      </w:r>
      <w:proofErr w:type="spellEnd"/>
      <w:r w:rsidR="00F36991" w:rsidRPr="00E37B75">
        <w:rPr>
          <w:color w:val="FF0000"/>
        </w:rPr>
        <w:t>).</w:t>
      </w:r>
      <w:r w:rsidR="00F52918" w:rsidRPr="00E37B75">
        <w:rPr>
          <w:color w:val="FF0000"/>
        </w:rPr>
        <w:t xml:space="preserve"> </w:t>
      </w:r>
      <w:r w:rsidR="00F36991" w:rsidRPr="00E37B75">
        <w:rPr>
          <w:color w:val="FF0000"/>
        </w:rPr>
        <w:t xml:space="preserve">Następnie (rozdz. </w:t>
      </w:r>
      <w:r w:rsidR="00F36991" w:rsidRPr="00E37B75">
        <w:rPr>
          <w:color w:val="FF0000"/>
        </w:rPr>
        <w:fldChar w:fldCharType="begin"/>
      </w:r>
      <w:r w:rsidR="00F36991" w:rsidRPr="00E37B75">
        <w:rPr>
          <w:color w:val="FF0000"/>
        </w:rPr>
        <w:instrText xml:space="preserve"> REF _Ref147563104 \r \h </w:instrText>
      </w:r>
      <w:r w:rsidR="00E37B75">
        <w:rPr>
          <w:color w:val="FF0000"/>
        </w:rPr>
        <w:instrText xml:space="preserve"> \* MERGEFORMAT </w:instrText>
      </w:r>
      <w:r w:rsidR="00F36991" w:rsidRPr="00E37B75">
        <w:rPr>
          <w:color w:val="FF0000"/>
        </w:rPr>
      </w:r>
      <w:r w:rsidR="00F36991" w:rsidRPr="00E37B75">
        <w:rPr>
          <w:color w:val="FF0000"/>
        </w:rPr>
        <w:fldChar w:fldCharType="separate"/>
      </w:r>
      <w:r w:rsidR="00BF7D63" w:rsidRPr="00E37B75">
        <w:rPr>
          <w:color w:val="FF0000"/>
        </w:rPr>
        <w:t>1.4.2</w:t>
      </w:r>
      <w:r w:rsidR="00F36991" w:rsidRPr="00E37B75">
        <w:rPr>
          <w:color w:val="FF0000"/>
        </w:rPr>
        <w:fldChar w:fldCharType="end"/>
      </w:r>
      <w:r w:rsidR="00F36991" w:rsidRPr="00E37B75">
        <w:rPr>
          <w:color w:val="FF0000"/>
        </w:rPr>
        <w:t>) omówiono specyficzne uwarunkowania wobec zarządzania jakością uczelni w Polsce. Przeanalizowano poziom dojrzałości metod odnoszących się do doskonalenia jakości implementowanych jako obligatoryjne na polskich uczelniach, co w</w:t>
      </w:r>
      <w:r w:rsidR="00F52918" w:rsidRPr="00E37B75">
        <w:rPr>
          <w:color w:val="FF0000"/>
        </w:rPr>
        <w:t>prost</w:t>
      </w:r>
      <w:r w:rsidR="00F36991" w:rsidRPr="00E37B75">
        <w:rPr>
          <w:color w:val="FF0000"/>
        </w:rPr>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rsidRPr="00E37B75">
        <w:rPr>
          <w:color w:val="FF0000"/>
        </w:rPr>
        <w:t xml:space="preserve">, które </w:t>
      </w:r>
      <w:r w:rsidR="00F36991" w:rsidRPr="00E37B75">
        <w:rPr>
          <w:color w:val="FF0000"/>
        </w:rPr>
        <w:t>ściśle wiąże się z rolą przywódców organizacji. W związku z tym w ramach kolejnego podrozdziału (</w:t>
      </w:r>
      <w:r w:rsidR="00F36991" w:rsidRPr="00E37B75">
        <w:rPr>
          <w:color w:val="FF0000"/>
        </w:rPr>
        <w:fldChar w:fldCharType="begin"/>
      </w:r>
      <w:r w:rsidR="00F36991" w:rsidRPr="00E37B75">
        <w:rPr>
          <w:color w:val="FF0000"/>
        </w:rPr>
        <w:instrText xml:space="preserve"> REF _Ref164499695 \r \h </w:instrText>
      </w:r>
      <w:r w:rsidR="00E37B75">
        <w:rPr>
          <w:color w:val="FF0000"/>
        </w:rPr>
        <w:instrText xml:space="preserve"> \* MERGEFORMAT </w:instrText>
      </w:r>
      <w:r w:rsidR="00F36991" w:rsidRPr="00E37B75">
        <w:rPr>
          <w:color w:val="FF0000"/>
        </w:rPr>
      </w:r>
      <w:r w:rsidR="00F36991" w:rsidRPr="00E37B75">
        <w:rPr>
          <w:color w:val="FF0000"/>
        </w:rPr>
        <w:fldChar w:fldCharType="separate"/>
      </w:r>
      <w:r w:rsidR="00BF7D63" w:rsidRPr="00E37B75">
        <w:rPr>
          <w:color w:val="FF0000"/>
        </w:rPr>
        <w:t>1.4.3</w:t>
      </w:r>
      <w:r w:rsidR="00F36991" w:rsidRPr="00E37B75">
        <w:rPr>
          <w:color w:val="FF0000"/>
        </w:rPr>
        <w:fldChar w:fldCharType="end"/>
      </w:r>
      <w:r w:rsidR="00F36991" w:rsidRPr="00E37B75">
        <w:rPr>
          <w:color w:val="FF0000"/>
        </w:rPr>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rsidRPr="00E37B75">
        <w:rPr>
          <w:color w:val="FF0000"/>
        </w:rPr>
        <w:fldChar w:fldCharType="begin"/>
      </w:r>
      <w:r w:rsidR="00F36991" w:rsidRPr="00E37B75">
        <w:rPr>
          <w:color w:val="FF0000"/>
        </w:rPr>
        <w:instrText xml:space="preserve"> REF _Ref141469082 \r \h </w:instrText>
      </w:r>
      <w:r w:rsidR="00E37B75">
        <w:rPr>
          <w:color w:val="FF0000"/>
        </w:rPr>
        <w:instrText xml:space="preserve"> \* MERGEFORMAT </w:instrText>
      </w:r>
      <w:r w:rsidR="00F36991" w:rsidRPr="00E37B75">
        <w:rPr>
          <w:color w:val="FF0000"/>
        </w:rPr>
      </w:r>
      <w:r w:rsidR="00F36991" w:rsidRPr="00E37B75">
        <w:rPr>
          <w:color w:val="FF0000"/>
        </w:rPr>
        <w:fldChar w:fldCharType="separate"/>
      </w:r>
      <w:r w:rsidR="00BF7D63" w:rsidRPr="00E37B75">
        <w:rPr>
          <w:color w:val="FF0000"/>
        </w:rPr>
        <w:t>1.4</w:t>
      </w:r>
      <w:r w:rsidR="00F36991" w:rsidRPr="00E37B75">
        <w:rPr>
          <w:color w:val="FF0000"/>
        </w:rPr>
        <w:fldChar w:fldCharType="end"/>
      </w:r>
      <w:r w:rsidR="00F36991" w:rsidRPr="00E37B75">
        <w:rPr>
          <w:color w:val="FF0000"/>
        </w:rPr>
        <w:t>, który jest związany jedną z dwóch podstaw teoretycznych niniejszej pracy wymienionych we wstępie – teorią zarządzania jakością.</w:t>
      </w:r>
    </w:p>
    <w:p w14:paraId="706BFAD8" w14:textId="6612ABD7" w:rsidR="008701CA" w:rsidRPr="00E37B75" w:rsidRDefault="00F36991" w:rsidP="009C672B">
      <w:pPr>
        <w:rPr>
          <w:color w:val="FF0000"/>
        </w:rPr>
      </w:pPr>
      <w:r w:rsidRPr="00E37B75">
        <w:rPr>
          <w:color w:val="FF0000"/>
        </w:rPr>
        <w:t>Kolejny podrozdział (</w:t>
      </w:r>
      <w:r w:rsidRPr="00E37B75">
        <w:rPr>
          <w:color w:val="FF0000"/>
        </w:rPr>
        <w:fldChar w:fldCharType="begin"/>
      </w:r>
      <w:r w:rsidRPr="00E37B75">
        <w:rPr>
          <w:color w:val="FF0000"/>
        </w:rPr>
        <w:instrText xml:space="preserve"> REF _Ref140912412 \r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1.5</w:t>
      </w:r>
      <w:r w:rsidRPr="00E37B75">
        <w:rPr>
          <w:color w:val="FF0000"/>
        </w:rPr>
        <w:fldChar w:fldCharType="end"/>
      </w:r>
      <w:r w:rsidRPr="00E37B75">
        <w:rPr>
          <w:color w:val="FF0000"/>
        </w:rP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Pr="00E37B75">
        <w:rPr>
          <w:color w:val="FF0000"/>
        </w:rPr>
        <w:fldChar w:fldCharType="begin"/>
      </w:r>
      <w:r w:rsidRPr="00E37B75">
        <w:rPr>
          <w:color w:val="FF0000"/>
        </w:rPr>
        <w:instrText xml:space="preserve"> REF _Ref152270743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Tabela </w:t>
      </w:r>
      <w:r w:rsidR="00BF7D63" w:rsidRPr="00E37B75">
        <w:rPr>
          <w:noProof/>
          <w:color w:val="FF0000"/>
        </w:rPr>
        <w:t>47</w:t>
      </w:r>
      <w:r w:rsidRPr="00E37B75">
        <w:rPr>
          <w:color w:val="FF0000"/>
        </w:rPr>
        <w:fldChar w:fldCharType="end"/>
      </w:r>
      <w:r w:rsidRPr="00E37B75">
        <w:rPr>
          <w:color w:val="FF0000"/>
        </w:rPr>
        <w:t xml:space="preserve"> i </w:t>
      </w:r>
      <w:r w:rsidRPr="00E37B75">
        <w:rPr>
          <w:color w:val="FF0000"/>
        </w:rPr>
        <w:fldChar w:fldCharType="begin"/>
      </w:r>
      <w:r w:rsidRPr="00E37B75">
        <w:rPr>
          <w:color w:val="FF0000"/>
        </w:rPr>
        <w:instrText xml:space="preserve"> REF _Ref152281484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Tabela </w:t>
      </w:r>
      <w:r w:rsidR="00BF7D63" w:rsidRPr="00E37B75">
        <w:rPr>
          <w:noProof/>
          <w:color w:val="FF0000"/>
        </w:rPr>
        <w:t>48</w:t>
      </w:r>
      <w:r w:rsidRPr="00E37B75">
        <w:rPr>
          <w:color w:val="FF0000"/>
        </w:rPr>
        <w:fldChar w:fldCharType="end"/>
      </w:r>
      <w:r w:rsidRPr="00E37B75">
        <w:rPr>
          <w:color w:val="FF0000"/>
        </w:rPr>
        <w:t xml:space="preserve">). Rozważania te pozwoliły na zaproponowanie autorskiej definicji interesariuszy, </w:t>
      </w:r>
      <w:r w:rsidRPr="00E37B75">
        <w:rPr>
          <w:color w:val="FF0000"/>
        </w:rPr>
        <w:lastRenderedPageBreak/>
        <w:t xml:space="preserve">mieszczącej się w zakresie teorii menedżerskich, w odniesieniu do uczelni </w:t>
      </w:r>
      <w:r w:rsidR="00F52918" w:rsidRPr="00E37B75">
        <w:rPr>
          <w:color w:val="FF0000"/>
        </w:rPr>
        <w:t>(</w:t>
      </w:r>
      <w:r w:rsidRPr="00E37B75">
        <w:rPr>
          <w:i/>
          <w:iCs/>
          <w:color w:val="FF0000"/>
        </w:rPr>
        <w:t>osoby lub grupy zainteresowane wysokim poziomem jakości efektów działań uczelni, istotne z punktu widzenia zarządzania organizacją</w:t>
      </w:r>
      <w:r w:rsidR="00F52918" w:rsidRPr="00E37B75">
        <w:rPr>
          <w:color w:val="FF0000"/>
        </w:rPr>
        <w:t>)</w:t>
      </w:r>
      <w:r w:rsidRPr="00E37B75">
        <w:rPr>
          <w:color w:val="FF0000"/>
        </w:rPr>
        <w:t xml:space="preserve">. Następnie na podstawie </w:t>
      </w:r>
      <w:r w:rsidR="000601A0">
        <w:rPr>
          <w:color w:val="FF0000"/>
        </w:rPr>
        <w:t>studium</w:t>
      </w:r>
      <w:r w:rsidRPr="00E37B75">
        <w:rPr>
          <w:color w:val="FF0000"/>
        </w:rPr>
        <w:t xml:space="preserve"> literatury zaprezentowano listę potencjalnych interesariuszy uczelni wraz przykładami kategoryzacji do różnych grup (</w:t>
      </w:r>
      <w:r w:rsidRPr="00E37B75">
        <w:rPr>
          <w:color w:val="FF0000"/>
        </w:rPr>
        <w:fldChar w:fldCharType="begin"/>
      </w:r>
      <w:r w:rsidRPr="00E37B75">
        <w:rPr>
          <w:color w:val="FF0000"/>
        </w:rPr>
        <w:instrText xml:space="preserve"> REF _Ref153916533 \h </w:instrText>
      </w:r>
      <w:r w:rsidR="00E37B75">
        <w:rPr>
          <w:color w:val="FF0000"/>
        </w:rPr>
        <w:instrText xml:space="preserve"> \* MERGEFORMAT </w:instrText>
      </w:r>
      <w:r w:rsidRPr="00E37B75">
        <w:rPr>
          <w:color w:val="FF0000"/>
        </w:rPr>
      </w:r>
      <w:r w:rsidRPr="00E37B75">
        <w:rPr>
          <w:color w:val="FF0000"/>
        </w:rPr>
        <w:fldChar w:fldCharType="separate"/>
      </w:r>
      <w:r w:rsidR="00BF7D63" w:rsidRPr="00E37B75">
        <w:rPr>
          <w:color w:val="FF0000"/>
        </w:rPr>
        <w:t xml:space="preserve">Tabela </w:t>
      </w:r>
      <w:r w:rsidR="00BF7D63" w:rsidRPr="00E37B75">
        <w:rPr>
          <w:noProof/>
          <w:color w:val="FF0000"/>
        </w:rPr>
        <w:t>50</w:t>
      </w:r>
      <w:r w:rsidRPr="00E37B75">
        <w:rPr>
          <w:color w:val="FF0000"/>
        </w:rPr>
        <w:fldChar w:fldCharType="end"/>
      </w:r>
      <w:r w:rsidRPr="00E37B75">
        <w:rPr>
          <w:color w:val="FF0000"/>
        </w:rPr>
        <w:t>)</w:t>
      </w:r>
      <w:r w:rsidR="00A12C8D" w:rsidRPr="00E37B75">
        <w:rPr>
          <w:color w:val="FF0000"/>
        </w:rPr>
        <w:t>. Omówiono również wyniki autorskiego badania na podstawie abstraktów artykułów odnoszących się do interesariuszy uczelni pozwalającego na wskazanie najpowszechniej wymienianych w literaturze istotnych dla uczelni grup interesariuszy (</w:t>
      </w:r>
      <w:r w:rsidR="00A12C8D" w:rsidRPr="00E37B75">
        <w:rPr>
          <w:color w:val="FF0000"/>
        </w:rPr>
        <w:fldChar w:fldCharType="begin"/>
      </w:r>
      <w:r w:rsidR="00A12C8D" w:rsidRPr="00E37B75">
        <w:rPr>
          <w:color w:val="FF0000"/>
        </w:rPr>
        <w:instrText xml:space="preserve"> REF _Ref155124038 \h </w:instrText>
      </w:r>
      <w:r w:rsidR="00E37B75">
        <w:rPr>
          <w:color w:val="FF0000"/>
        </w:rPr>
        <w:instrText xml:space="preserve"> \* MERGEFORMAT </w:instrText>
      </w:r>
      <w:r w:rsidR="00A12C8D" w:rsidRPr="00E37B75">
        <w:rPr>
          <w:color w:val="FF0000"/>
        </w:rPr>
      </w:r>
      <w:r w:rsidR="00A12C8D" w:rsidRPr="00E37B75">
        <w:rPr>
          <w:color w:val="FF0000"/>
        </w:rPr>
        <w:fldChar w:fldCharType="separate"/>
      </w:r>
      <w:r w:rsidR="00BF7D63" w:rsidRPr="00E37B75">
        <w:rPr>
          <w:color w:val="FF0000"/>
        </w:rPr>
        <w:t xml:space="preserve">Tabela </w:t>
      </w:r>
      <w:r w:rsidR="00BF7D63" w:rsidRPr="00E37B75">
        <w:rPr>
          <w:noProof/>
          <w:color w:val="FF0000"/>
        </w:rPr>
        <w:t>51</w:t>
      </w:r>
      <w:r w:rsidR="00A12C8D" w:rsidRPr="00E37B75">
        <w:rPr>
          <w:color w:val="FF0000"/>
        </w:rPr>
        <w:fldChar w:fldCharType="end"/>
      </w:r>
      <w:r w:rsidR="00A12C8D" w:rsidRPr="00E37B75">
        <w:rPr>
          <w:color w:val="FF0000"/>
        </w:rPr>
        <w:t xml:space="preserve">) oraz zaprezentowano propozycję </w:t>
      </w:r>
      <w:r w:rsidR="00F52918" w:rsidRPr="00E37B75">
        <w:rPr>
          <w:color w:val="FF0000"/>
        </w:rPr>
        <w:t xml:space="preserve">kategoryzacji </w:t>
      </w:r>
      <w:r w:rsidR="00A12C8D" w:rsidRPr="00E37B75">
        <w:rPr>
          <w:color w:val="FF0000"/>
        </w:rPr>
        <w:t>tych grup do rodzajów wg typologii Mitchella (</w:t>
      </w:r>
      <w:r w:rsidR="00A12C8D" w:rsidRPr="00E37B75">
        <w:rPr>
          <w:color w:val="FF0000"/>
        </w:rPr>
        <w:fldChar w:fldCharType="begin"/>
      </w:r>
      <w:r w:rsidR="00A12C8D" w:rsidRPr="00E37B75">
        <w:rPr>
          <w:color w:val="FF0000"/>
        </w:rPr>
        <w:instrText xml:space="preserve"> REF _Ref134897865 \h </w:instrText>
      </w:r>
      <w:r w:rsidR="00E37B75">
        <w:rPr>
          <w:color w:val="FF0000"/>
        </w:rPr>
        <w:instrText xml:space="preserve"> \* MERGEFORMAT </w:instrText>
      </w:r>
      <w:r w:rsidR="00A12C8D" w:rsidRPr="00E37B75">
        <w:rPr>
          <w:color w:val="FF0000"/>
        </w:rPr>
      </w:r>
      <w:r w:rsidR="00A12C8D" w:rsidRPr="00E37B75">
        <w:rPr>
          <w:color w:val="FF0000"/>
        </w:rPr>
        <w:fldChar w:fldCharType="separate"/>
      </w:r>
      <w:r w:rsidR="00BF7D63" w:rsidRPr="00E37B75">
        <w:rPr>
          <w:color w:val="FF0000"/>
        </w:rPr>
        <w:t xml:space="preserve">Tabela </w:t>
      </w:r>
      <w:r w:rsidR="00BF7D63" w:rsidRPr="00E37B75">
        <w:rPr>
          <w:noProof/>
          <w:color w:val="FF0000"/>
        </w:rPr>
        <w:t>52</w:t>
      </w:r>
      <w:r w:rsidR="00A12C8D" w:rsidRPr="00E37B75">
        <w:rPr>
          <w:color w:val="FF0000"/>
        </w:rPr>
        <w:fldChar w:fldCharType="end"/>
      </w:r>
      <w:r w:rsidR="00A12C8D" w:rsidRPr="00E37B75">
        <w:rPr>
          <w:color w:val="FF0000"/>
        </w:rPr>
        <w:t>).</w:t>
      </w:r>
      <w:r w:rsidR="00F52918" w:rsidRPr="00E37B75">
        <w:rPr>
          <w:color w:val="FF0000"/>
        </w:rPr>
        <w:t xml:space="preserve"> </w:t>
      </w:r>
      <w:r w:rsidR="00766384" w:rsidRPr="00E37B75">
        <w:rPr>
          <w:color w:val="FF0000"/>
        </w:rPr>
        <w:t xml:space="preserve">Następnie omówiono zagadnienia związane z kształtowaniem relacji z interesariuszami (rozdz. </w:t>
      </w:r>
      <w:r w:rsidR="00766384" w:rsidRPr="00E37B75">
        <w:rPr>
          <w:color w:val="FF0000"/>
        </w:rPr>
        <w:fldChar w:fldCharType="begin"/>
      </w:r>
      <w:r w:rsidR="00766384" w:rsidRPr="00E37B75">
        <w:rPr>
          <w:color w:val="FF0000"/>
        </w:rPr>
        <w:instrText xml:space="preserve"> REF _Ref162381255 \r \h </w:instrText>
      </w:r>
      <w:r w:rsidR="00E37B75">
        <w:rPr>
          <w:color w:val="FF0000"/>
        </w:rPr>
        <w:instrText xml:space="preserve"> \* MERGEFORMAT </w:instrText>
      </w:r>
      <w:r w:rsidR="00766384" w:rsidRPr="00E37B75">
        <w:rPr>
          <w:color w:val="FF0000"/>
        </w:rPr>
      </w:r>
      <w:r w:rsidR="00766384" w:rsidRPr="00E37B75">
        <w:rPr>
          <w:color w:val="FF0000"/>
        </w:rPr>
        <w:fldChar w:fldCharType="separate"/>
      </w:r>
      <w:r w:rsidR="00BF7D63" w:rsidRPr="00E37B75">
        <w:rPr>
          <w:color w:val="FF0000"/>
        </w:rPr>
        <w:t>1.5.2</w:t>
      </w:r>
      <w:r w:rsidR="00766384" w:rsidRPr="00E37B75">
        <w:rPr>
          <w:color w:val="FF0000"/>
        </w:rPr>
        <w:fldChar w:fldCharType="end"/>
      </w:r>
      <w:r w:rsidR="00766384" w:rsidRPr="00E37B75">
        <w:rPr>
          <w:color w:val="FF0000"/>
        </w:rPr>
        <w:t xml:space="preserve">). Proces ten (por. </w:t>
      </w:r>
      <w:r w:rsidR="00766384" w:rsidRPr="00E37B75">
        <w:rPr>
          <w:color w:val="FF0000"/>
        </w:rPr>
        <w:fldChar w:fldCharType="begin"/>
      </w:r>
      <w:r w:rsidR="00766384" w:rsidRPr="00E37B75">
        <w:rPr>
          <w:color w:val="FF0000"/>
        </w:rPr>
        <w:instrText xml:space="preserve"> REF _Ref155635133 \h </w:instrText>
      </w:r>
      <w:r w:rsidR="00E37B75">
        <w:rPr>
          <w:color w:val="FF0000"/>
        </w:rPr>
        <w:instrText xml:space="preserve"> \* MERGEFORMAT </w:instrText>
      </w:r>
      <w:r w:rsidR="00766384" w:rsidRPr="00E37B75">
        <w:rPr>
          <w:color w:val="FF0000"/>
        </w:rPr>
      </w:r>
      <w:r w:rsidR="00766384" w:rsidRPr="00E37B75">
        <w:rPr>
          <w:color w:val="FF0000"/>
        </w:rPr>
        <w:fldChar w:fldCharType="separate"/>
      </w:r>
      <w:r w:rsidR="00BF7D63" w:rsidRPr="00E37B75">
        <w:rPr>
          <w:color w:val="FF0000"/>
        </w:rPr>
        <w:t xml:space="preserve">Rysunek </w:t>
      </w:r>
      <w:r w:rsidR="00BF7D63" w:rsidRPr="00E37B75">
        <w:rPr>
          <w:noProof/>
          <w:color w:val="FF0000"/>
        </w:rPr>
        <w:t>23</w:t>
      </w:r>
      <w:r w:rsidR="00766384" w:rsidRPr="00E37B75">
        <w:rPr>
          <w:color w:val="FF0000"/>
        </w:rPr>
        <w:fldChar w:fldCharType="end"/>
      </w:r>
      <w:r w:rsidR="00766384" w:rsidRPr="00E37B75">
        <w:rPr>
          <w:color w:val="FF0000"/>
        </w:rPr>
        <w:t>) ma swoje fundamenty w strategii organizacji natomiast rozpoczyna się analizą interesariuszy. W związku z tym zasadniczą część tego podrozdziału stanowi omówienie wybranych (kontekst uczelni) metod analizy interesariuszy (</w:t>
      </w:r>
      <w:r w:rsidR="00766384" w:rsidRPr="00E37B75">
        <w:rPr>
          <w:color w:val="FF0000"/>
        </w:rPr>
        <w:fldChar w:fldCharType="begin"/>
      </w:r>
      <w:r w:rsidR="00766384" w:rsidRPr="00E37B75">
        <w:rPr>
          <w:color w:val="FF0000"/>
        </w:rPr>
        <w:instrText xml:space="preserve"> REF _Ref156044513 \h </w:instrText>
      </w:r>
      <w:r w:rsidR="00E37B75">
        <w:rPr>
          <w:color w:val="FF0000"/>
        </w:rPr>
        <w:instrText xml:space="preserve"> \* MERGEFORMAT </w:instrText>
      </w:r>
      <w:r w:rsidR="00766384" w:rsidRPr="00E37B75">
        <w:rPr>
          <w:color w:val="FF0000"/>
        </w:rPr>
      </w:r>
      <w:r w:rsidR="00766384" w:rsidRPr="00E37B75">
        <w:rPr>
          <w:color w:val="FF0000"/>
        </w:rPr>
        <w:fldChar w:fldCharType="separate"/>
      </w:r>
      <w:r w:rsidR="00BF7D63" w:rsidRPr="00E37B75">
        <w:rPr>
          <w:color w:val="FF0000"/>
        </w:rPr>
        <w:t xml:space="preserve">Tabela </w:t>
      </w:r>
      <w:r w:rsidR="00BF7D63" w:rsidRPr="00E37B75">
        <w:rPr>
          <w:noProof/>
          <w:color w:val="FF0000"/>
        </w:rPr>
        <w:t>53</w:t>
      </w:r>
      <w:r w:rsidR="00766384" w:rsidRPr="00E37B75">
        <w:rPr>
          <w:color w:val="FF0000"/>
        </w:rPr>
        <w:fldChar w:fldCharType="end"/>
      </w:r>
      <w:r w:rsidR="00766384" w:rsidRPr="00E37B75">
        <w:rPr>
          <w:color w:val="FF0000"/>
        </w:rPr>
        <w:t>) i rekomendacji dotyczących z kształtowania relacji z nimi</w:t>
      </w:r>
      <w:r w:rsidR="008701CA" w:rsidRPr="00E37B75">
        <w:rPr>
          <w:color w:val="FF0000"/>
        </w:rPr>
        <w:t xml:space="preserve"> oraz metod i kanałów komunikacji z interesariuszami (</w:t>
      </w:r>
      <w:r w:rsidR="008701CA" w:rsidRPr="00E37B75">
        <w:rPr>
          <w:color w:val="FF0000"/>
        </w:rPr>
        <w:fldChar w:fldCharType="begin"/>
      </w:r>
      <w:r w:rsidR="008701CA" w:rsidRPr="00E37B75">
        <w:rPr>
          <w:color w:val="FF0000"/>
        </w:rPr>
        <w:instrText xml:space="preserve"> REF _Ref157001680 \h </w:instrText>
      </w:r>
      <w:r w:rsidR="00E37B75">
        <w:rPr>
          <w:color w:val="FF0000"/>
        </w:rPr>
        <w:instrText xml:space="preserve"> \* MERGEFORMAT </w:instrText>
      </w:r>
      <w:r w:rsidR="008701CA" w:rsidRPr="00E37B75">
        <w:rPr>
          <w:color w:val="FF0000"/>
        </w:rPr>
      </w:r>
      <w:r w:rsidR="008701CA" w:rsidRPr="00E37B75">
        <w:rPr>
          <w:color w:val="FF0000"/>
        </w:rPr>
        <w:fldChar w:fldCharType="separate"/>
      </w:r>
      <w:r w:rsidR="00BF7D63" w:rsidRPr="00E37B75">
        <w:rPr>
          <w:color w:val="FF0000"/>
        </w:rPr>
        <w:t xml:space="preserve">Tabela </w:t>
      </w:r>
      <w:r w:rsidR="00BF7D63" w:rsidRPr="00E37B75">
        <w:rPr>
          <w:noProof/>
          <w:color w:val="FF0000"/>
        </w:rPr>
        <w:t>54</w:t>
      </w:r>
      <w:r w:rsidR="008701CA" w:rsidRPr="00E37B75">
        <w:rPr>
          <w:color w:val="FF0000"/>
        </w:rPr>
        <w:fldChar w:fldCharType="end"/>
      </w:r>
      <w:r w:rsidR="008701CA" w:rsidRPr="00E37B75">
        <w:rPr>
          <w:color w:val="FF0000"/>
        </w:rPr>
        <w:t>).</w:t>
      </w:r>
      <w:r w:rsidR="00F52918" w:rsidRPr="00E37B75">
        <w:rPr>
          <w:color w:val="FF0000"/>
        </w:rPr>
        <w:t xml:space="preserve"> </w:t>
      </w:r>
      <w:r w:rsidR="008701CA" w:rsidRPr="00E37B75">
        <w:rPr>
          <w:color w:val="FF0000"/>
        </w:rPr>
        <w:t xml:space="preserve">W </w:t>
      </w:r>
      <w:r w:rsidR="00F52918" w:rsidRPr="00E37B75">
        <w:rPr>
          <w:color w:val="FF0000"/>
        </w:rPr>
        <w:t>następnym</w:t>
      </w:r>
      <w:r w:rsidR="008701CA" w:rsidRPr="00E37B75">
        <w:rPr>
          <w:color w:val="FF0000"/>
        </w:rPr>
        <w:t xml:space="preserve"> podrozdziale (</w:t>
      </w:r>
      <w:r w:rsidR="008701CA" w:rsidRPr="00E37B75">
        <w:rPr>
          <w:color w:val="FF0000"/>
        </w:rPr>
        <w:fldChar w:fldCharType="begin"/>
      </w:r>
      <w:r w:rsidR="008701CA" w:rsidRPr="00E37B75">
        <w:rPr>
          <w:color w:val="FF0000"/>
        </w:rPr>
        <w:instrText xml:space="preserve"> REF _Ref162612597 \r \h </w:instrText>
      </w:r>
      <w:r w:rsidR="00E37B75">
        <w:rPr>
          <w:color w:val="FF0000"/>
        </w:rPr>
        <w:instrText xml:space="preserve"> \* MERGEFORMAT </w:instrText>
      </w:r>
      <w:r w:rsidR="008701CA" w:rsidRPr="00E37B75">
        <w:rPr>
          <w:color w:val="FF0000"/>
        </w:rPr>
      </w:r>
      <w:r w:rsidR="008701CA" w:rsidRPr="00E37B75">
        <w:rPr>
          <w:color w:val="FF0000"/>
        </w:rPr>
        <w:fldChar w:fldCharType="separate"/>
      </w:r>
      <w:r w:rsidR="00BF7D63" w:rsidRPr="00E37B75">
        <w:rPr>
          <w:color w:val="FF0000"/>
        </w:rPr>
        <w:t>1.5.3</w:t>
      </w:r>
      <w:r w:rsidR="008701CA" w:rsidRPr="00E37B75">
        <w:rPr>
          <w:color w:val="FF0000"/>
        </w:rPr>
        <w:fldChar w:fldCharType="end"/>
      </w:r>
      <w:r w:rsidR="008701CA" w:rsidRPr="00E37B75">
        <w:rPr>
          <w:color w:val="FF0000"/>
        </w:rPr>
        <w:t>) podsumowano dotychczasowe rozważania teoretyczne omawiając rolę interesariuszy w procesach zarządzania jakością uczelni w</w:t>
      </w:r>
      <w:r w:rsidR="00F52918" w:rsidRPr="00E37B75">
        <w:rPr>
          <w:color w:val="FF0000"/>
        </w:rPr>
        <w:t> </w:t>
      </w:r>
      <w:r w:rsidR="008701CA" w:rsidRPr="00E37B75">
        <w:rPr>
          <w:color w:val="FF0000"/>
        </w:rPr>
        <w:t>świetle wcześniej omówionych koncepcji zarządzania jakością oraz specyfiki środowiska usług uniwersyteckich. Przedstawiono także zestawienie porównawcze odnośnie do roli interesariuszy w</w:t>
      </w:r>
      <w:r w:rsidR="00F52918" w:rsidRPr="00E37B75">
        <w:rPr>
          <w:color w:val="FF0000"/>
        </w:rPr>
        <w:t> </w:t>
      </w:r>
      <w:r w:rsidR="008701CA" w:rsidRPr="00E37B75">
        <w:rPr>
          <w:color w:val="FF0000"/>
        </w:rPr>
        <w:t>zakresie wymagań oceny PKA oraz wymagań systemu zarzadzania jakością organizacji edukacyjnej zgodnym z ISO 21001:2018 (</w:t>
      </w:r>
      <w:r w:rsidR="008701CA" w:rsidRPr="00E37B75">
        <w:rPr>
          <w:color w:val="FF0000"/>
        </w:rPr>
        <w:fldChar w:fldCharType="begin"/>
      </w:r>
      <w:r w:rsidR="008701CA" w:rsidRPr="00E37B75">
        <w:rPr>
          <w:color w:val="FF0000"/>
        </w:rPr>
        <w:instrText xml:space="preserve"> REF _Ref134898257 \h </w:instrText>
      </w:r>
      <w:r w:rsidR="00E37B75">
        <w:rPr>
          <w:color w:val="FF0000"/>
        </w:rPr>
        <w:instrText xml:space="preserve"> \* MERGEFORMAT </w:instrText>
      </w:r>
      <w:r w:rsidR="008701CA" w:rsidRPr="00E37B75">
        <w:rPr>
          <w:color w:val="FF0000"/>
        </w:rPr>
      </w:r>
      <w:r w:rsidR="008701CA" w:rsidRPr="00E37B75">
        <w:rPr>
          <w:color w:val="FF0000"/>
        </w:rPr>
        <w:fldChar w:fldCharType="separate"/>
      </w:r>
      <w:r w:rsidR="00BF7D63" w:rsidRPr="00E37B75">
        <w:rPr>
          <w:color w:val="FF0000"/>
        </w:rPr>
        <w:t xml:space="preserve">Tabela </w:t>
      </w:r>
      <w:r w:rsidR="00BF7D63" w:rsidRPr="00E37B75">
        <w:rPr>
          <w:noProof/>
          <w:color w:val="FF0000"/>
        </w:rPr>
        <w:t>57</w:t>
      </w:r>
      <w:r w:rsidR="008701CA" w:rsidRPr="00E37B75">
        <w:rPr>
          <w:color w:val="FF0000"/>
        </w:rPr>
        <w:fldChar w:fldCharType="end"/>
      </w:r>
      <w:r w:rsidR="008701CA" w:rsidRPr="00E37B75">
        <w:rPr>
          <w:color w:val="FF0000"/>
        </w:rPr>
        <w:t>). Ponadto zaprezentowano autorską propozycję modelu relacji wybranych czynników jakości usług uczelni technicznej związanych z satysfakcją interesariuszy (</w:t>
      </w:r>
      <w:r w:rsidR="008701CA" w:rsidRPr="00E37B75">
        <w:rPr>
          <w:color w:val="FF0000"/>
        </w:rPr>
        <w:fldChar w:fldCharType="begin"/>
      </w:r>
      <w:r w:rsidR="008701CA" w:rsidRPr="00E37B75">
        <w:rPr>
          <w:color w:val="FF0000"/>
        </w:rPr>
        <w:instrText xml:space="preserve"> REF _Ref157710966 \h </w:instrText>
      </w:r>
      <w:r w:rsidR="00E37B75">
        <w:rPr>
          <w:color w:val="FF0000"/>
        </w:rPr>
        <w:instrText xml:space="preserve"> \* MERGEFORMAT </w:instrText>
      </w:r>
      <w:r w:rsidR="008701CA" w:rsidRPr="00E37B75">
        <w:rPr>
          <w:color w:val="FF0000"/>
        </w:rPr>
      </w:r>
      <w:r w:rsidR="008701CA" w:rsidRPr="00E37B75">
        <w:rPr>
          <w:color w:val="FF0000"/>
        </w:rPr>
        <w:fldChar w:fldCharType="separate"/>
      </w:r>
      <w:r w:rsidR="00BF7D63" w:rsidRPr="00E37B75">
        <w:rPr>
          <w:color w:val="FF0000"/>
        </w:rPr>
        <w:t xml:space="preserve">Rysunek </w:t>
      </w:r>
      <w:r w:rsidR="00BF7D63" w:rsidRPr="00E37B75">
        <w:rPr>
          <w:noProof/>
          <w:color w:val="FF0000"/>
        </w:rPr>
        <w:t>29</w:t>
      </w:r>
      <w:r w:rsidR="008701CA" w:rsidRPr="00E37B75">
        <w:rPr>
          <w:color w:val="FF0000"/>
        </w:rPr>
        <w:fldChar w:fldCharType="end"/>
      </w:r>
      <w:r w:rsidR="008701CA" w:rsidRPr="00E37B75">
        <w:rPr>
          <w:color w:val="FF0000"/>
        </w:rPr>
        <w:t>) stanowiąca jednocześnie syntezę wniosków odnośnie do pomiaru jakości i roli interesariuszy, ale również podstawę do stworzenia koncepcji badań omówionych w kolejnych częściach niniejszej pracy.</w:t>
      </w:r>
    </w:p>
    <w:p w14:paraId="6EDFC4BD" w14:textId="285CBD17" w:rsidR="00A66C85" w:rsidRPr="009B4AA9" w:rsidRDefault="004625BA" w:rsidP="00A66C85">
      <w:pPr>
        <w:rPr>
          <w:color w:val="FF0000"/>
        </w:rPr>
      </w:pPr>
      <w:r w:rsidRPr="009B4AA9">
        <w:rPr>
          <w:color w:val="FF0000"/>
        </w:rPr>
        <w:t xml:space="preserve">Rozdział </w:t>
      </w:r>
      <w:r w:rsidRPr="009B4AA9">
        <w:rPr>
          <w:color w:val="FF0000"/>
        </w:rPr>
        <w:fldChar w:fldCharType="begin"/>
      </w:r>
      <w:r w:rsidRPr="009B4AA9">
        <w:rPr>
          <w:color w:val="FF0000"/>
        </w:rPr>
        <w:instrText xml:space="preserve"> REF _Ref164502460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w:t>
      </w:r>
      <w:r w:rsidRPr="009B4AA9">
        <w:rPr>
          <w:color w:val="FF0000"/>
        </w:rPr>
        <w:fldChar w:fldCharType="end"/>
      </w:r>
      <w:r w:rsidRPr="009B4AA9">
        <w:rPr>
          <w:color w:val="FF0000"/>
        </w:rPr>
        <w:t xml:space="preserve"> </w:t>
      </w:r>
      <w:r w:rsidR="007475FE" w:rsidRPr="009B4AA9">
        <w:rPr>
          <w:color w:val="FF0000"/>
        </w:rPr>
        <w:t>zawiera</w:t>
      </w:r>
      <w:r w:rsidRPr="009B4AA9">
        <w:rPr>
          <w:color w:val="FF0000"/>
        </w:rPr>
        <w:t xml:space="preserve"> opis części badawczej pracy, gdzie przedstawiono genezę dla postawionych hipotez badawczych jak i założenia oraz wyniki przeprowadzonych badań jakościowych </w:t>
      </w:r>
      <w:r w:rsidR="00F52918" w:rsidRPr="009B4AA9">
        <w:rPr>
          <w:color w:val="FF0000"/>
        </w:rPr>
        <w:t>oraz</w:t>
      </w:r>
      <w:r w:rsidR="007475FE" w:rsidRPr="009B4AA9">
        <w:rPr>
          <w:color w:val="FF0000"/>
        </w:rPr>
        <w:t> </w:t>
      </w:r>
      <w:r w:rsidRPr="009B4AA9">
        <w:rPr>
          <w:color w:val="FF0000"/>
        </w:rPr>
        <w:t xml:space="preserve">ilościowych. Pierwsze dwie hipotezy H1 i H2 jako inspiracja do badań jakościowych zostały omówione w ramach podrozdziale </w:t>
      </w:r>
      <w:r w:rsidRPr="009B4AA9">
        <w:rPr>
          <w:color w:val="FF0000"/>
        </w:rPr>
        <w:fldChar w:fldCharType="begin"/>
      </w:r>
      <w:r w:rsidRPr="009B4AA9">
        <w:rPr>
          <w:color w:val="FF0000"/>
        </w:rPr>
        <w:instrText xml:space="preserve"> REF _Ref164502706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1</w:t>
      </w:r>
      <w:r w:rsidRPr="009B4AA9">
        <w:rPr>
          <w:color w:val="FF0000"/>
        </w:rPr>
        <w:fldChar w:fldCharType="end"/>
      </w:r>
      <w:r w:rsidRPr="009B4AA9">
        <w:rPr>
          <w:color w:val="FF0000"/>
        </w:rPr>
        <w:t>.</w:t>
      </w:r>
      <w:r w:rsidR="00A66C85" w:rsidRPr="009B4AA9">
        <w:rPr>
          <w:color w:val="FF0000"/>
        </w:rPr>
        <w:t xml:space="preserve"> W ramach omówienia założeń badania jakościowego (rozdz. </w:t>
      </w:r>
      <w:r w:rsidR="00A66C85" w:rsidRPr="009B4AA9">
        <w:rPr>
          <w:color w:val="FF0000"/>
        </w:rPr>
        <w:fldChar w:fldCharType="begin"/>
      </w:r>
      <w:r w:rsidR="00A66C85" w:rsidRPr="009B4AA9">
        <w:rPr>
          <w:color w:val="FF0000"/>
        </w:rPr>
        <w:instrText xml:space="preserve"> REF _Ref164502714 \r \h </w:instrText>
      </w:r>
      <w:r w:rsidR="009B4AA9">
        <w:rPr>
          <w:color w:val="FF0000"/>
        </w:rPr>
        <w:instrText xml:space="preserve"> \* MERGEFORMAT </w:instrText>
      </w:r>
      <w:r w:rsidR="00A66C85" w:rsidRPr="009B4AA9">
        <w:rPr>
          <w:color w:val="FF0000"/>
        </w:rPr>
      </w:r>
      <w:r w:rsidR="00A66C85" w:rsidRPr="009B4AA9">
        <w:rPr>
          <w:color w:val="FF0000"/>
        </w:rPr>
        <w:fldChar w:fldCharType="separate"/>
      </w:r>
      <w:r w:rsidR="00BF7D63" w:rsidRPr="009B4AA9">
        <w:rPr>
          <w:color w:val="FF0000"/>
        </w:rPr>
        <w:t>2.1.1</w:t>
      </w:r>
      <w:r w:rsidR="00A66C85" w:rsidRPr="009B4AA9">
        <w:rPr>
          <w:color w:val="FF0000"/>
        </w:rPr>
        <w:fldChar w:fldCharType="end"/>
      </w:r>
      <w:r w:rsidR="00A66C85" w:rsidRPr="009B4AA9">
        <w:rPr>
          <w:color w:val="FF0000"/>
        </w:rPr>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rsidRPr="009B4AA9">
        <w:rPr>
          <w:color w:val="FF0000"/>
        </w:rPr>
        <w:fldChar w:fldCharType="begin"/>
      </w:r>
      <w:r w:rsidR="00A66C85" w:rsidRPr="009B4AA9">
        <w:rPr>
          <w:color w:val="FF0000"/>
        </w:rPr>
        <w:instrText xml:space="preserve"> REF _Ref137733795 \r \h </w:instrText>
      </w:r>
      <w:r w:rsidR="009B4AA9">
        <w:rPr>
          <w:color w:val="FF0000"/>
        </w:rPr>
        <w:instrText xml:space="preserve"> \* MERGEFORMAT </w:instrText>
      </w:r>
      <w:r w:rsidR="00A66C85" w:rsidRPr="009B4AA9">
        <w:rPr>
          <w:color w:val="FF0000"/>
        </w:rPr>
      </w:r>
      <w:r w:rsidR="00A66C85" w:rsidRPr="009B4AA9">
        <w:rPr>
          <w:color w:val="FF0000"/>
        </w:rPr>
        <w:fldChar w:fldCharType="separate"/>
      </w:r>
      <w:r w:rsidR="00BF7D63" w:rsidRPr="009B4AA9">
        <w:rPr>
          <w:color w:val="FF0000"/>
        </w:rPr>
        <w:t>2.1.2</w:t>
      </w:r>
      <w:r w:rsidR="00A66C85" w:rsidRPr="009B4AA9">
        <w:rPr>
          <w:color w:val="FF0000"/>
        </w:rPr>
        <w:fldChar w:fldCharType="end"/>
      </w:r>
      <w:r w:rsidR="00A66C85" w:rsidRPr="009B4AA9">
        <w:rPr>
          <w:color w:val="FF0000"/>
        </w:rPr>
        <w:t xml:space="preserve">) przeprowadzonego wśród 33 respondentów. Na podstawie </w:t>
      </w:r>
      <w:r w:rsidR="00F52918" w:rsidRPr="009B4AA9">
        <w:rPr>
          <w:color w:val="FF0000"/>
        </w:rPr>
        <w:t xml:space="preserve">wniosków płynących z analizy </w:t>
      </w:r>
      <w:r w:rsidR="00A66C85" w:rsidRPr="009B4AA9">
        <w:rPr>
          <w:color w:val="FF0000"/>
        </w:rPr>
        <w:t>stwierdzeń respondentów sformułowano hipotezy H3, H4, i H5 będące inspiracją do przeprowadzenia badań ilościowych wśród interesariuszy uczelni.</w:t>
      </w:r>
    </w:p>
    <w:p w14:paraId="1910497A" w14:textId="1EAE49BC" w:rsidR="004625BA" w:rsidRPr="009B4AA9" w:rsidRDefault="007475FE" w:rsidP="009C672B">
      <w:pPr>
        <w:rPr>
          <w:color w:val="FF0000"/>
        </w:rPr>
      </w:pPr>
      <w:r w:rsidRPr="009B4AA9">
        <w:rPr>
          <w:color w:val="FF0000"/>
        </w:rPr>
        <w:t xml:space="preserve">Do weryfikacji postawionych hipotez odnośnie do efektów działań uczelni w świetle pomiaru satysfakcji interesariuszy posłużyły przeprowadzone badania kwestionariuszowe (rozdz. </w:t>
      </w:r>
      <w:r w:rsidRPr="009B4AA9">
        <w:rPr>
          <w:color w:val="FF0000"/>
        </w:rPr>
        <w:fldChar w:fldCharType="begin"/>
      </w:r>
      <w:r w:rsidRPr="009B4AA9">
        <w:rPr>
          <w:color w:val="FF0000"/>
        </w:rPr>
        <w:instrText xml:space="preserve"> REF _Ref164502733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2</w:t>
      </w:r>
      <w:r w:rsidRPr="009B4AA9">
        <w:rPr>
          <w:color w:val="FF0000"/>
        </w:rPr>
        <w:fldChar w:fldCharType="end"/>
      </w:r>
      <w:r w:rsidRPr="009B4AA9">
        <w:rPr>
          <w:color w:val="FF0000"/>
        </w:rPr>
        <w:t>). Jako wprowadzenie do założeń i koncepcji badania został przedstawiony model relacji pomiędzy jakością usług uczelni technicznej oraz satysfakcją interesariuszy i zarobkami absolwentów (</w:t>
      </w:r>
      <w:r w:rsidRPr="009B4AA9">
        <w:rPr>
          <w:color w:val="FF0000"/>
        </w:rPr>
        <w:fldChar w:fldCharType="begin"/>
      </w:r>
      <w:r w:rsidRPr="009B4AA9">
        <w:rPr>
          <w:color w:val="FF0000"/>
        </w:rPr>
        <w:instrText xml:space="preserve"> REF _Ref437094338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30</w:t>
      </w:r>
      <w:r w:rsidRPr="009B4AA9">
        <w:rPr>
          <w:color w:val="FF0000"/>
        </w:rPr>
        <w:fldChar w:fldCharType="end"/>
      </w:r>
      <w:r w:rsidRPr="009B4AA9">
        <w:rPr>
          <w:color w:val="FF0000"/>
        </w:rPr>
        <w:t xml:space="preserve">). W rozdziale </w:t>
      </w:r>
      <w:r w:rsidRPr="009B4AA9">
        <w:rPr>
          <w:color w:val="FF0000"/>
        </w:rPr>
        <w:fldChar w:fldCharType="begin"/>
      </w:r>
      <w:r w:rsidRPr="009B4AA9">
        <w:rPr>
          <w:color w:val="FF0000"/>
        </w:rPr>
        <w:instrText xml:space="preserve"> REF _Ref138021609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2.1</w:t>
      </w:r>
      <w:r w:rsidRPr="009B4AA9">
        <w:rPr>
          <w:color w:val="FF0000"/>
        </w:rPr>
        <w:fldChar w:fldCharType="end"/>
      </w:r>
      <w:r w:rsidRPr="009B4AA9">
        <w:rPr>
          <w:color w:val="FF0000"/>
        </w:rPr>
        <w:t xml:space="preserve"> przedstawiono założenia dla narzędzia badawczego i wykorzystanego do przeprowadzenia badania kwestionariuszowego z opisem typów pytań zaplanowanych dla każdej z</w:t>
      </w:r>
      <w:r w:rsidR="00F52918" w:rsidRPr="009B4AA9">
        <w:rPr>
          <w:color w:val="FF0000"/>
        </w:rPr>
        <w:t> </w:t>
      </w:r>
      <w:r w:rsidRPr="009B4AA9">
        <w:rPr>
          <w:color w:val="FF0000"/>
        </w:rPr>
        <w:t>wybranych grup interesariuszy (</w:t>
      </w:r>
      <w:r w:rsidRPr="009B4AA9">
        <w:rPr>
          <w:color w:val="FF0000"/>
        </w:rPr>
        <w:fldChar w:fldCharType="begin"/>
      </w:r>
      <w:r w:rsidRPr="009B4AA9">
        <w:rPr>
          <w:color w:val="FF0000"/>
        </w:rPr>
        <w:instrText xml:space="preserve"> REF _Ref137642473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Tabela </w:t>
      </w:r>
      <w:r w:rsidR="00BF7D63" w:rsidRPr="009B4AA9">
        <w:rPr>
          <w:noProof/>
          <w:color w:val="FF0000"/>
        </w:rPr>
        <w:t>62</w:t>
      </w:r>
      <w:r w:rsidRPr="009B4AA9">
        <w:rPr>
          <w:color w:val="FF0000"/>
        </w:rPr>
        <w:fldChar w:fldCharType="end"/>
      </w:r>
      <w:r w:rsidRPr="009B4AA9">
        <w:rPr>
          <w:color w:val="FF0000"/>
        </w:rPr>
        <w:t xml:space="preserve">) oraz uzasadnieniem dla wyboru szczegółowych rozwiązań w zakresie niektórych </w:t>
      </w:r>
      <w:proofErr w:type="spellStart"/>
      <w:r w:rsidRPr="009B4AA9">
        <w:rPr>
          <w:color w:val="FF0000"/>
        </w:rPr>
        <w:t>skal</w:t>
      </w:r>
      <w:proofErr w:type="spellEnd"/>
      <w:r w:rsidRPr="009B4AA9">
        <w:rPr>
          <w:color w:val="FF0000"/>
        </w:rPr>
        <w:t xml:space="preserve"> pomiarowych oraz wybranego narzędzia badawczego (ankieta </w:t>
      </w:r>
      <w:r w:rsidRPr="009B4AA9">
        <w:rPr>
          <w:color w:val="FF0000"/>
        </w:rPr>
        <w:lastRenderedPageBreak/>
        <w:t>internetowa).</w:t>
      </w:r>
      <w:r w:rsidR="00F52918" w:rsidRPr="009B4AA9">
        <w:rPr>
          <w:color w:val="FF0000"/>
        </w:rPr>
        <w:t xml:space="preserve"> </w:t>
      </w:r>
      <w:r w:rsidR="00F009DC" w:rsidRPr="009B4AA9">
        <w:rPr>
          <w:color w:val="FF0000"/>
        </w:rPr>
        <w:t>W kolejnym podrozdziale (</w:t>
      </w:r>
      <w:r w:rsidR="004625BA" w:rsidRPr="009B4AA9">
        <w:rPr>
          <w:color w:val="FF0000"/>
        </w:rPr>
        <w:fldChar w:fldCharType="begin"/>
      </w:r>
      <w:r w:rsidR="004625BA" w:rsidRPr="009B4AA9">
        <w:rPr>
          <w:color w:val="FF0000"/>
        </w:rPr>
        <w:instrText xml:space="preserve"> REF _Ref137647622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2.2.2</w:t>
      </w:r>
      <w:r w:rsidR="004625BA" w:rsidRPr="009B4AA9">
        <w:rPr>
          <w:color w:val="FF0000"/>
        </w:rPr>
        <w:fldChar w:fldCharType="end"/>
      </w:r>
      <w:r w:rsidR="00F009DC" w:rsidRPr="009B4AA9">
        <w:rPr>
          <w:color w:val="FF0000"/>
        </w:rPr>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rsidRPr="009B4AA9">
        <w:rPr>
          <w:color w:val="FF0000"/>
        </w:rPr>
        <w:t>badanej</w:t>
      </w:r>
      <w:r w:rsidR="00F009DC" w:rsidRPr="009B4AA9">
        <w:rPr>
          <w:color w:val="FF0000"/>
        </w:rPr>
        <w:t xml:space="preserve"> (</w:t>
      </w:r>
      <w:r w:rsidR="00F52918" w:rsidRPr="009B4AA9">
        <w:rPr>
          <w:color w:val="FF0000"/>
        </w:rPr>
        <w:t xml:space="preserve">interesariusze </w:t>
      </w:r>
      <w:r w:rsidR="00F009DC" w:rsidRPr="009B4AA9">
        <w:rPr>
          <w:color w:val="FF0000"/>
        </w:rPr>
        <w:t>polski</w:t>
      </w:r>
      <w:r w:rsidR="00F52918" w:rsidRPr="009B4AA9">
        <w:rPr>
          <w:color w:val="FF0000"/>
        </w:rPr>
        <w:t>ch</w:t>
      </w:r>
      <w:r w:rsidR="00F009DC" w:rsidRPr="009B4AA9">
        <w:rPr>
          <w:color w:val="FF0000"/>
        </w:rPr>
        <w:t xml:space="preserve"> uczelni techniczn</w:t>
      </w:r>
      <w:r w:rsidR="00F52918" w:rsidRPr="009B4AA9">
        <w:rPr>
          <w:color w:val="FF0000"/>
        </w:rPr>
        <w:t>ych</w:t>
      </w:r>
      <w:r w:rsidR="00F009DC" w:rsidRPr="009B4AA9">
        <w:rPr>
          <w:color w:val="FF0000"/>
        </w:rPr>
        <w:t>). W kolejnym podrozdziale (</w:t>
      </w:r>
      <w:r w:rsidR="004625BA" w:rsidRPr="009B4AA9">
        <w:rPr>
          <w:color w:val="FF0000"/>
        </w:rPr>
        <w:fldChar w:fldCharType="begin"/>
      </w:r>
      <w:r w:rsidR="004625BA" w:rsidRPr="009B4AA9">
        <w:rPr>
          <w:color w:val="FF0000"/>
        </w:rPr>
        <w:instrText xml:space="preserve"> REF _Ref437093143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2.2.3</w:t>
      </w:r>
      <w:r w:rsidR="004625BA" w:rsidRPr="009B4AA9">
        <w:rPr>
          <w:color w:val="FF0000"/>
        </w:rPr>
        <w:fldChar w:fldCharType="end"/>
      </w:r>
      <w:r w:rsidR="00F009DC" w:rsidRPr="009B4AA9">
        <w:rPr>
          <w:color w:val="FF0000"/>
        </w:rPr>
        <w:t>) zaprezentowano więc przykład procedury służącej wyliczeniu wskaźników satysfakcji interesariuszy (SSI), przy wykorzystaniu pozyskanych danych (por.</w:t>
      </w:r>
      <w:r w:rsidR="00F52918" w:rsidRPr="009B4AA9">
        <w:rPr>
          <w:color w:val="FF0000"/>
        </w:rPr>
        <w:t> </w:t>
      </w:r>
      <w:r w:rsidR="00F009DC" w:rsidRPr="009B4AA9">
        <w:rPr>
          <w:color w:val="FF0000"/>
        </w:rPr>
        <w:fldChar w:fldCharType="begin"/>
      </w:r>
      <w:r w:rsidR="00F009DC" w:rsidRPr="009B4AA9">
        <w:rPr>
          <w:color w:val="FF0000"/>
        </w:rPr>
        <w:instrText xml:space="preserve"> REF _Ref134898419 \h </w:instrText>
      </w:r>
      <w:r w:rsidR="009B4AA9">
        <w:rPr>
          <w:color w:val="FF0000"/>
        </w:rPr>
        <w:instrText xml:space="preserve"> \* MERGEFORMAT </w:instrText>
      </w:r>
      <w:r w:rsidR="00F009DC" w:rsidRPr="009B4AA9">
        <w:rPr>
          <w:color w:val="FF0000"/>
        </w:rPr>
      </w:r>
      <w:r w:rsidR="00F009DC" w:rsidRPr="009B4AA9">
        <w:rPr>
          <w:color w:val="FF0000"/>
        </w:rPr>
        <w:fldChar w:fldCharType="separate"/>
      </w:r>
      <w:r w:rsidR="00BF7D63" w:rsidRPr="009B4AA9">
        <w:rPr>
          <w:color w:val="FF0000"/>
        </w:rPr>
        <w:t xml:space="preserve">Tabela </w:t>
      </w:r>
      <w:r w:rsidR="00BF7D63" w:rsidRPr="009B4AA9">
        <w:rPr>
          <w:noProof/>
          <w:color w:val="FF0000"/>
        </w:rPr>
        <w:t>66</w:t>
      </w:r>
      <w:r w:rsidR="00F009DC" w:rsidRPr="009B4AA9">
        <w:rPr>
          <w:color w:val="FF0000"/>
        </w:rPr>
        <w:fldChar w:fldCharType="end"/>
      </w:r>
      <w:r w:rsidR="00F52918" w:rsidRPr="009B4AA9">
        <w:rPr>
          <w:color w:val="FF0000"/>
        </w:rPr>
        <w:t> </w:t>
      </w:r>
      <w:r w:rsidR="00F009DC" w:rsidRPr="009B4AA9">
        <w:rPr>
          <w:color w:val="FF0000"/>
        </w:rPr>
        <w:t>i </w:t>
      </w:r>
      <w:r w:rsidR="00F009DC" w:rsidRPr="009B4AA9">
        <w:rPr>
          <w:color w:val="FF0000"/>
        </w:rPr>
        <w:fldChar w:fldCharType="begin"/>
      </w:r>
      <w:r w:rsidR="00F009DC" w:rsidRPr="009B4AA9">
        <w:rPr>
          <w:color w:val="FF0000"/>
        </w:rPr>
        <w:instrText xml:space="preserve"> REF _Ref134898572 \h </w:instrText>
      </w:r>
      <w:r w:rsidR="009B4AA9">
        <w:rPr>
          <w:color w:val="FF0000"/>
        </w:rPr>
        <w:instrText xml:space="preserve"> \* MERGEFORMAT </w:instrText>
      </w:r>
      <w:r w:rsidR="00F009DC" w:rsidRPr="009B4AA9">
        <w:rPr>
          <w:color w:val="FF0000"/>
        </w:rPr>
      </w:r>
      <w:r w:rsidR="00F009DC" w:rsidRPr="009B4AA9">
        <w:rPr>
          <w:color w:val="FF0000"/>
        </w:rPr>
        <w:fldChar w:fldCharType="separate"/>
      </w:r>
      <w:r w:rsidR="00BF7D63" w:rsidRPr="009B4AA9">
        <w:rPr>
          <w:color w:val="FF0000"/>
        </w:rPr>
        <w:t xml:space="preserve">Tabela </w:t>
      </w:r>
      <w:r w:rsidR="00BF7D63" w:rsidRPr="009B4AA9">
        <w:rPr>
          <w:noProof/>
          <w:color w:val="FF0000"/>
        </w:rPr>
        <w:t>68</w:t>
      </w:r>
      <w:r w:rsidR="00F009DC" w:rsidRPr="009B4AA9">
        <w:rPr>
          <w:color w:val="FF0000"/>
        </w:rPr>
        <w:fldChar w:fldCharType="end"/>
      </w:r>
      <w:r w:rsidR="00F009DC" w:rsidRPr="009B4AA9">
        <w:rPr>
          <w:color w:val="FF0000"/>
        </w:rPr>
        <w:t>) przy wykorzystaniu dostępnych danych pozyskanych w ramach praktycznie przeprowadzonego badania. Stwierdzono także, że na podstawie wyników przeprowadzonego badania nie jest możliwe zweryfikowanie hipotezy H1.</w:t>
      </w:r>
    </w:p>
    <w:p w14:paraId="05850B73" w14:textId="7C985CA5" w:rsidR="004625BA" w:rsidRPr="009B4AA9" w:rsidRDefault="00F009DC" w:rsidP="009C672B">
      <w:pPr>
        <w:rPr>
          <w:color w:val="FF0000"/>
        </w:rPr>
      </w:pPr>
      <w:r w:rsidRPr="009B4AA9">
        <w:rPr>
          <w:color w:val="FF0000"/>
        </w:rPr>
        <w:t xml:space="preserve">W ramach kolejnej części badań ilościowych (rozdz. </w:t>
      </w:r>
      <w:r w:rsidR="004625BA" w:rsidRPr="009B4AA9">
        <w:rPr>
          <w:color w:val="FF0000"/>
        </w:rPr>
        <w:fldChar w:fldCharType="begin"/>
      </w:r>
      <w:r w:rsidR="004625BA" w:rsidRPr="009B4AA9">
        <w:rPr>
          <w:color w:val="FF0000"/>
        </w:rPr>
        <w:instrText xml:space="preserve"> REF _Ref164502761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2.3</w:t>
      </w:r>
      <w:r w:rsidR="004625BA" w:rsidRPr="009B4AA9">
        <w:rPr>
          <w:color w:val="FF0000"/>
        </w:rPr>
        <w:fldChar w:fldCharType="end"/>
      </w:r>
      <w:r w:rsidRPr="009B4AA9">
        <w:rPr>
          <w:color w:val="FF0000"/>
        </w:rPr>
        <w:t xml:space="preserve">) przedstawiono wyniki analiz relacji pomiędzy wynikami wskaźników odnoszących się do jakości efektów działań uczelni poszerzając badania o analizy danych z innych dostępnych źródeł (ELA, rankingi). Najpierw (rozdz. </w:t>
      </w:r>
      <w:r w:rsidRPr="009B4AA9">
        <w:rPr>
          <w:color w:val="FF0000"/>
        </w:rPr>
        <w:fldChar w:fldCharType="begin"/>
      </w:r>
      <w:r w:rsidRPr="009B4AA9">
        <w:rPr>
          <w:color w:val="FF0000"/>
        </w:rPr>
        <w:instrText xml:space="preserve"> REF _Ref137910300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3.1</w:t>
      </w:r>
      <w:r w:rsidRPr="009B4AA9">
        <w:rPr>
          <w:color w:val="FF0000"/>
        </w:rPr>
        <w:fldChar w:fldCharType="end"/>
      </w:r>
      <w:r w:rsidRPr="009B4AA9">
        <w:rPr>
          <w:color w:val="FF0000"/>
        </w:rP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rsidRPr="009B4AA9">
        <w:rPr>
          <w:color w:val="FF0000"/>
        </w:rPr>
        <w:t>szczegółowych (pomocniczych)</w:t>
      </w:r>
      <w:r w:rsidRPr="009B4AA9">
        <w:rPr>
          <w:color w:val="FF0000"/>
        </w:rP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rsidRPr="009B4AA9">
        <w:rPr>
          <w:color w:val="FF0000"/>
        </w:rPr>
        <w:t xml:space="preserve"> </w:t>
      </w:r>
      <w:r w:rsidRPr="009B4AA9">
        <w:rPr>
          <w:color w:val="FF0000"/>
        </w:rPr>
        <w:t>W ramach kolejnego podrozdziału (</w:t>
      </w:r>
      <w:r w:rsidR="004625BA" w:rsidRPr="009B4AA9">
        <w:rPr>
          <w:color w:val="FF0000"/>
        </w:rPr>
        <w:fldChar w:fldCharType="begin"/>
      </w:r>
      <w:r w:rsidR="004625BA" w:rsidRPr="009B4AA9">
        <w:rPr>
          <w:color w:val="FF0000"/>
        </w:rPr>
        <w:instrText xml:space="preserve"> REF _Ref162436354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2.3.2</w:t>
      </w:r>
      <w:r w:rsidR="004625BA" w:rsidRPr="009B4AA9">
        <w:rPr>
          <w:color w:val="FF0000"/>
        </w:rPr>
        <w:fldChar w:fldCharType="end"/>
      </w:r>
      <w:r w:rsidRPr="009B4AA9">
        <w:rPr>
          <w:color w:val="FF0000"/>
        </w:rP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rPr>
          <w:color w:val="FF0000"/>
        </w:rPr>
        <w:t>Webometrics</w:t>
      </w:r>
      <w:proofErr w:type="spellEnd"/>
      <w:r w:rsidRPr="009B4AA9">
        <w:rPr>
          <w:color w:val="FF0000"/>
        </w:rPr>
        <w:t xml:space="preserve"> (edycja 2023H1), gdyż jest to jedyny powszechnie uznany globalny ranking uwzględniający większość polskich uczelni. Badania te pozwoliły na potwierdzeni</w:t>
      </w:r>
      <w:r w:rsidR="00B665D3" w:rsidRPr="009B4AA9">
        <w:rPr>
          <w:color w:val="FF0000"/>
        </w:rPr>
        <w:t>e</w:t>
      </w:r>
      <w:r w:rsidRPr="009B4AA9">
        <w:rPr>
          <w:color w:val="FF0000"/>
        </w:rPr>
        <w:t xml:space="preserve"> hipotezy H4 oraz hipotezy H5. Ponadto w ramach tych badań stwierdzono istotne i bardzo silne korelacje pomiędzy elementami składowymi oceny wg rankingu Perspektywy, co pozwoliło na wskazanie dobrych </w:t>
      </w:r>
      <w:proofErr w:type="spellStart"/>
      <w:r w:rsidRPr="009B4AA9">
        <w:rPr>
          <w:color w:val="FF0000"/>
        </w:rPr>
        <w:t>predyktorów</w:t>
      </w:r>
      <w:proofErr w:type="spellEnd"/>
      <w:r w:rsidRPr="009B4AA9">
        <w:rPr>
          <w:color w:val="FF0000"/>
        </w:rPr>
        <w:t xml:space="preserve"> jakości uczelni technicznych (rozumianej jako wynik oceny rankingowej) znacznie łatwiejszych do własnego pomiaru przez uczelnie (np. liczba uprawnień habilitacyjnych).</w:t>
      </w:r>
    </w:p>
    <w:p w14:paraId="22A5FE49" w14:textId="7C272E02" w:rsidR="00F009DC" w:rsidRPr="009B4AA9" w:rsidRDefault="00F009DC" w:rsidP="009C672B">
      <w:pPr>
        <w:rPr>
          <w:color w:val="FF0000"/>
        </w:rPr>
      </w:pPr>
      <w:r w:rsidRPr="009B4AA9">
        <w:rPr>
          <w:color w:val="FF0000"/>
        </w:rPr>
        <w:lastRenderedPageBreak/>
        <w:t>W ramach podsumowania części badawczej omówiono możliwości stosowania miar jakości odnoszących się do satysfakcji interesariuszy (</w:t>
      </w:r>
      <w:r w:rsidRPr="009B4AA9">
        <w:rPr>
          <w:color w:val="FF0000"/>
        </w:rPr>
        <w:fldChar w:fldCharType="begin"/>
      </w:r>
      <w:r w:rsidRPr="009B4AA9">
        <w:rPr>
          <w:color w:val="FF0000"/>
        </w:rPr>
        <w:instrText xml:space="preserve"> REF _Ref164502786 \r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2.3.3</w:t>
      </w:r>
      <w:r w:rsidRPr="009B4AA9">
        <w:rPr>
          <w:color w:val="FF0000"/>
        </w:rPr>
        <w:fldChar w:fldCharType="end"/>
      </w:r>
      <w:r w:rsidRPr="009B4AA9">
        <w:rPr>
          <w:color w:val="FF0000"/>
        </w:rP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rPr>
          <w:color w:val="FF0000"/>
        </w:rPr>
        <w:t>interesariuszocentryzmu</w:t>
      </w:r>
      <w:proofErr w:type="spellEnd"/>
      <w:r w:rsidRPr="009B4AA9">
        <w:rPr>
          <w:color w:val="FF0000"/>
        </w:rPr>
        <w:t xml:space="preserve"> może być w pełni realizowane jedynie poprzez wdrożenie dojrzałego systemu zarządzania jakością.</w:t>
      </w:r>
    </w:p>
    <w:p w14:paraId="70389F8D" w14:textId="5B7E27DC" w:rsidR="004625BA" w:rsidRPr="009B4AA9" w:rsidRDefault="00F009DC" w:rsidP="009C672B">
      <w:pPr>
        <w:rPr>
          <w:color w:val="FF0000"/>
        </w:rPr>
      </w:pPr>
      <w:r w:rsidRPr="009B4AA9">
        <w:rPr>
          <w:color w:val="FF0000"/>
        </w:rPr>
        <w:t xml:space="preserve">W rozdziale </w:t>
      </w:r>
      <w:r w:rsidR="004625BA" w:rsidRPr="009B4AA9">
        <w:rPr>
          <w:color w:val="FF0000"/>
        </w:rPr>
        <w:fldChar w:fldCharType="begin"/>
      </w:r>
      <w:r w:rsidR="004625BA" w:rsidRPr="009B4AA9">
        <w:rPr>
          <w:color w:val="FF0000"/>
        </w:rPr>
        <w:instrText xml:space="preserve"> REF _Ref164502797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3</w:t>
      </w:r>
      <w:r w:rsidR="004625BA" w:rsidRPr="009B4AA9">
        <w:rPr>
          <w:color w:val="FF0000"/>
        </w:rPr>
        <w:fldChar w:fldCharType="end"/>
      </w:r>
      <w:r w:rsidRPr="009B4AA9">
        <w:rPr>
          <w:color w:val="FF0000"/>
        </w:rPr>
        <w:t xml:space="preserve">. zaprezentowano i opisano autorski model doskonalenia systemu zarządzania jakością inspirowanego satysfakcją interesariuszy (SSDQM) jako narzędzie pozwalające na praktyczne realizowanie idei </w:t>
      </w:r>
      <w:proofErr w:type="spellStart"/>
      <w:r w:rsidRPr="009B4AA9">
        <w:rPr>
          <w:color w:val="FF0000"/>
        </w:rPr>
        <w:t>interesariuszocentryzmu</w:t>
      </w:r>
      <w:proofErr w:type="spellEnd"/>
      <w:r w:rsidRPr="009B4AA9">
        <w:rPr>
          <w:color w:val="FF0000"/>
        </w:rPr>
        <w:t xml:space="preserve"> przy doskonaleniu działań uczelni i jej systemu zarządzania jakością. W ramach podrozdziału </w:t>
      </w:r>
      <w:r w:rsidR="004625BA" w:rsidRPr="009B4AA9">
        <w:rPr>
          <w:color w:val="FF0000"/>
        </w:rPr>
        <w:fldChar w:fldCharType="begin"/>
      </w:r>
      <w:r w:rsidR="004625BA" w:rsidRPr="009B4AA9">
        <w:rPr>
          <w:color w:val="FF0000"/>
        </w:rPr>
        <w:instrText xml:space="preserve"> REF _Ref164502803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3.1</w:t>
      </w:r>
      <w:r w:rsidR="004625BA" w:rsidRPr="009B4AA9">
        <w:rPr>
          <w:color w:val="FF0000"/>
        </w:rPr>
        <w:fldChar w:fldCharType="end"/>
      </w:r>
      <w:r w:rsidRPr="009B4AA9">
        <w:rPr>
          <w:color w:val="FF0000"/>
        </w:rPr>
        <w:t xml:space="preserve"> zaprezentowano zarówno strukturę głównych elementów Modelu (</w:t>
      </w:r>
      <w:r w:rsidRPr="009B4AA9">
        <w:rPr>
          <w:color w:val="FF0000"/>
        </w:rPr>
        <w:fldChar w:fldCharType="begin"/>
      </w:r>
      <w:r w:rsidRPr="009B4AA9">
        <w:rPr>
          <w:color w:val="FF0000"/>
        </w:rPr>
        <w:instrText xml:space="preserve"> REF _Ref162330018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48</w:t>
      </w:r>
      <w:r w:rsidRPr="009B4AA9">
        <w:rPr>
          <w:color w:val="FF0000"/>
        </w:rPr>
        <w:fldChar w:fldCharType="end"/>
      </w:r>
      <w:r w:rsidRPr="009B4AA9">
        <w:rPr>
          <w:color w:val="FF0000"/>
        </w:rPr>
        <w:t>) jak i strukturę wszystkich etapów szczegółowych z szerokim ich omówieniem. Prezentacja struktury szczegółowej została wykonana w odniesieniu do 4 faz (</w:t>
      </w:r>
      <w:r w:rsidRPr="009B4AA9">
        <w:rPr>
          <w:color w:val="FF0000"/>
        </w:rPr>
        <w:fldChar w:fldCharType="begin"/>
      </w:r>
      <w:r w:rsidRPr="009B4AA9">
        <w:rPr>
          <w:color w:val="FF0000"/>
        </w:rPr>
        <w:instrText xml:space="preserve"> REF _Ref162333839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49</w:t>
      </w:r>
      <w:r w:rsidRPr="009B4AA9">
        <w:rPr>
          <w:color w:val="FF0000"/>
        </w:rPr>
        <w:fldChar w:fldCharType="end"/>
      </w:r>
      <w:r w:rsidRPr="009B4AA9">
        <w:rPr>
          <w:color w:val="FF0000"/>
        </w:rPr>
        <w:t xml:space="preserve">, </w:t>
      </w:r>
      <w:r w:rsidRPr="009B4AA9">
        <w:rPr>
          <w:color w:val="FF0000"/>
        </w:rPr>
        <w:fldChar w:fldCharType="begin"/>
      </w:r>
      <w:r w:rsidRPr="009B4AA9">
        <w:rPr>
          <w:color w:val="FF0000"/>
        </w:rPr>
        <w:instrText xml:space="preserve"> REF _Ref162379027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50</w:t>
      </w:r>
      <w:r w:rsidRPr="009B4AA9">
        <w:rPr>
          <w:color w:val="FF0000"/>
        </w:rPr>
        <w:fldChar w:fldCharType="end"/>
      </w:r>
      <w:r w:rsidRPr="009B4AA9">
        <w:rPr>
          <w:color w:val="FF0000"/>
        </w:rPr>
        <w:t xml:space="preserve">, </w:t>
      </w:r>
      <w:r w:rsidRPr="009B4AA9">
        <w:rPr>
          <w:color w:val="FF0000"/>
        </w:rPr>
        <w:fldChar w:fldCharType="begin"/>
      </w:r>
      <w:r w:rsidRPr="009B4AA9">
        <w:rPr>
          <w:color w:val="FF0000"/>
        </w:rPr>
        <w:instrText xml:space="preserve"> REF _Ref162379469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51</w:t>
      </w:r>
      <w:r w:rsidRPr="009B4AA9">
        <w:rPr>
          <w:color w:val="FF0000"/>
        </w:rPr>
        <w:fldChar w:fldCharType="end"/>
      </w:r>
      <w:r w:rsidRPr="009B4AA9">
        <w:rPr>
          <w:color w:val="FF0000"/>
        </w:rPr>
        <w:t xml:space="preserve"> i </w:t>
      </w:r>
      <w:r w:rsidRPr="009B4AA9">
        <w:rPr>
          <w:color w:val="FF0000"/>
        </w:rPr>
        <w:fldChar w:fldCharType="begin"/>
      </w:r>
      <w:r w:rsidRPr="009B4AA9">
        <w:rPr>
          <w:color w:val="FF0000"/>
        </w:rPr>
        <w:instrText xml:space="preserve"> REF _Ref162599588 \h </w:instrText>
      </w:r>
      <w:r w:rsidR="009B4AA9">
        <w:rPr>
          <w:color w:val="FF0000"/>
        </w:rPr>
        <w:instrText xml:space="preserve"> \* MERGEFORMAT </w:instrText>
      </w:r>
      <w:r w:rsidRPr="009B4AA9">
        <w:rPr>
          <w:color w:val="FF0000"/>
        </w:rPr>
      </w:r>
      <w:r w:rsidRPr="009B4AA9">
        <w:rPr>
          <w:color w:val="FF0000"/>
        </w:rPr>
        <w:fldChar w:fldCharType="separate"/>
      </w:r>
      <w:r w:rsidR="00BF7D63" w:rsidRPr="009B4AA9">
        <w:rPr>
          <w:color w:val="FF0000"/>
        </w:rPr>
        <w:t xml:space="preserve">Rysunek </w:t>
      </w:r>
      <w:r w:rsidR="00BF7D63" w:rsidRPr="009B4AA9">
        <w:rPr>
          <w:noProof/>
          <w:color w:val="FF0000"/>
        </w:rPr>
        <w:t>52</w:t>
      </w:r>
      <w:r w:rsidRPr="009B4AA9">
        <w:rPr>
          <w:color w:val="FF0000"/>
        </w:rPr>
        <w:fldChar w:fldCharType="end"/>
      </w:r>
      <w:r w:rsidRPr="009B4AA9">
        <w:rPr>
          <w:color w:val="FF0000"/>
        </w:rPr>
        <w:t>) wraz z omówieniem</w:t>
      </w:r>
      <w:r w:rsidR="00D615AC" w:rsidRPr="009B4AA9">
        <w:rPr>
          <w:color w:val="FF0000"/>
        </w:rPr>
        <w:t xml:space="preserve"> szczegółów dotyczących każdego z</w:t>
      </w:r>
      <w:r w:rsidR="00B665D3" w:rsidRPr="009B4AA9">
        <w:rPr>
          <w:color w:val="FF0000"/>
        </w:rPr>
        <w:t> </w:t>
      </w:r>
      <w:r w:rsidR="00D615AC" w:rsidRPr="009B4AA9">
        <w:rPr>
          <w:color w:val="FF0000"/>
        </w:rPr>
        <w:t xml:space="preserve">etapów zawierającym uzasadnienia dla zaproponowanej formy oraz rekomendacje w odniesieniu praktycznego stosowania proponowanego modelu. Następnie w ramach omówienia potencjalnych korzyści ze stosowania modelu SSDQM (rozdz. </w:t>
      </w:r>
      <w:r w:rsidR="004625BA" w:rsidRPr="009B4AA9">
        <w:rPr>
          <w:color w:val="FF0000"/>
        </w:rPr>
        <w:fldChar w:fldCharType="begin"/>
      </w:r>
      <w:r w:rsidR="004625BA" w:rsidRPr="009B4AA9">
        <w:rPr>
          <w:color w:val="FF0000"/>
        </w:rPr>
        <w:instrText xml:space="preserve"> REF _Ref164502811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3.2</w:t>
      </w:r>
      <w:r w:rsidR="004625BA" w:rsidRPr="009B4AA9">
        <w:rPr>
          <w:color w:val="FF0000"/>
        </w:rPr>
        <w:fldChar w:fldCharType="end"/>
      </w:r>
      <w:r w:rsidR="00D615AC" w:rsidRPr="009B4AA9">
        <w:rPr>
          <w:color w:val="FF0000"/>
        </w:rPr>
        <w:t>) przeanalizowano relacje i odniesienia poszczególnych etapów Modelu do wymagań normy ISO 21001:2018 (</w:t>
      </w:r>
      <w:r w:rsidR="00D615AC" w:rsidRPr="009B4AA9">
        <w:rPr>
          <w:color w:val="FF0000"/>
        </w:rPr>
        <w:fldChar w:fldCharType="begin"/>
      </w:r>
      <w:r w:rsidR="00D615AC" w:rsidRPr="009B4AA9">
        <w:rPr>
          <w:color w:val="FF0000"/>
        </w:rPr>
        <w:instrText xml:space="preserve"> REF _Ref162710660 \h </w:instrText>
      </w:r>
      <w:r w:rsidR="009B4AA9">
        <w:rPr>
          <w:color w:val="FF0000"/>
        </w:rPr>
        <w:instrText xml:space="preserve"> \* MERGEFORMAT </w:instrText>
      </w:r>
      <w:r w:rsidR="00D615AC" w:rsidRPr="009B4AA9">
        <w:rPr>
          <w:color w:val="FF0000"/>
        </w:rPr>
      </w:r>
      <w:r w:rsidR="00D615AC" w:rsidRPr="009B4AA9">
        <w:rPr>
          <w:color w:val="FF0000"/>
        </w:rPr>
        <w:fldChar w:fldCharType="separate"/>
      </w:r>
      <w:r w:rsidR="00BF7D63" w:rsidRPr="009B4AA9">
        <w:rPr>
          <w:color w:val="FF0000"/>
        </w:rPr>
        <w:t xml:space="preserve">Tabela </w:t>
      </w:r>
      <w:r w:rsidR="00BF7D63" w:rsidRPr="009B4AA9">
        <w:rPr>
          <w:noProof/>
          <w:color w:val="FF0000"/>
        </w:rPr>
        <w:t>77</w:t>
      </w:r>
      <w:r w:rsidR="00D615AC" w:rsidRPr="009B4AA9">
        <w:rPr>
          <w:color w:val="FF0000"/>
        </w:rPr>
        <w:fldChar w:fldCharType="end"/>
      </w:r>
      <w:r w:rsidR="00D615AC" w:rsidRPr="009B4AA9">
        <w:rPr>
          <w:color w:val="FF0000"/>
        </w:rPr>
        <w:t xml:space="preserve">) </w:t>
      </w:r>
      <w:r w:rsidR="00B665D3" w:rsidRPr="009B4AA9">
        <w:rPr>
          <w:color w:val="FF0000"/>
        </w:rPr>
        <w:t>jako</w:t>
      </w:r>
      <w:r w:rsidR="00D615AC" w:rsidRPr="009B4AA9">
        <w:rPr>
          <w:color w:val="FF0000"/>
        </w:rPr>
        <w:t xml:space="preserve"> </w:t>
      </w:r>
      <w:r w:rsidR="00B665D3" w:rsidRPr="009B4AA9">
        <w:rPr>
          <w:color w:val="FF0000"/>
        </w:rPr>
        <w:t>aktualnie</w:t>
      </w:r>
      <w:r w:rsidR="00D615AC" w:rsidRPr="009B4AA9">
        <w:rPr>
          <w:color w:val="FF0000"/>
        </w:rPr>
        <w:t xml:space="preserve"> najbardziej obszerny i powszechnie uznany zakres wymagań dla dojrzałego systemu zarządzania jakością dostosowanego do implementacji dla polskich uczelni technicznych.</w:t>
      </w:r>
    </w:p>
    <w:p w14:paraId="0AAE21D1" w14:textId="2ABAE514" w:rsidR="004625BA" w:rsidRPr="009B4AA9" w:rsidRDefault="00D615AC" w:rsidP="009C672B">
      <w:pPr>
        <w:rPr>
          <w:color w:val="FF0000"/>
        </w:rPr>
      </w:pPr>
      <w:r w:rsidRPr="009B4AA9">
        <w:rPr>
          <w:color w:val="FF0000"/>
        </w:rPr>
        <w:t xml:space="preserve">Na koniec (rozdz. </w:t>
      </w:r>
      <w:r w:rsidR="004625BA" w:rsidRPr="009B4AA9">
        <w:rPr>
          <w:color w:val="FF0000"/>
        </w:rPr>
        <w:fldChar w:fldCharType="begin"/>
      </w:r>
      <w:r w:rsidR="004625BA" w:rsidRPr="009B4AA9">
        <w:rPr>
          <w:color w:val="FF0000"/>
        </w:rPr>
        <w:instrText xml:space="preserve"> REF _Ref164502816 \r \h </w:instrText>
      </w:r>
      <w:r w:rsidR="009B4AA9">
        <w:rPr>
          <w:color w:val="FF0000"/>
        </w:rPr>
        <w:instrText xml:space="preserve"> \* MERGEFORMAT </w:instrText>
      </w:r>
      <w:r w:rsidR="004625BA" w:rsidRPr="009B4AA9">
        <w:rPr>
          <w:color w:val="FF0000"/>
        </w:rPr>
      </w:r>
      <w:r w:rsidR="004625BA" w:rsidRPr="009B4AA9">
        <w:rPr>
          <w:color w:val="FF0000"/>
        </w:rPr>
        <w:fldChar w:fldCharType="separate"/>
      </w:r>
      <w:r w:rsidR="00BF7D63" w:rsidRPr="009B4AA9">
        <w:rPr>
          <w:color w:val="FF0000"/>
        </w:rPr>
        <w:t>3.3</w:t>
      </w:r>
      <w:r w:rsidR="004625BA" w:rsidRPr="009B4AA9">
        <w:rPr>
          <w:color w:val="FF0000"/>
        </w:rPr>
        <w:fldChar w:fldCharType="end"/>
      </w:r>
      <w:r w:rsidRPr="009B4AA9">
        <w:rPr>
          <w:color w:val="FF0000"/>
        </w:rPr>
        <w:t xml:space="preserve">) w ramach uzupełniania praktycznych rekomendacji oraz syntezy wniosków z przeprowadzonych badań i </w:t>
      </w:r>
      <w:r w:rsidR="000601A0">
        <w:rPr>
          <w:color w:val="FF0000"/>
        </w:rPr>
        <w:t>studium</w:t>
      </w:r>
      <w:r w:rsidRPr="009B4AA9">
        <w:rPr>
          <w:color w:val="FF0000"/>
        </w:rPr>
        <w:t xml:space="preserve"> literatury zaproponowano zestaw wskaźników (</w:t>
      </w:r>
      <w:r w:rsidR="00C81A7B" w:rsidRPr="009B4AA9">
        <w:rPr>
          <w:color w:val="FF0000"/>
        </w:rPr>
        <w:fldChar w:fldCharType="begin"/>
      </w:r>
      <w:r w:rsidR="00C81A7B" w:rsidRPr="009B4AA9">
        <w:rPr>
          <w:color w:val="FF0000"/>
        </w:rPr>
        <w:instrText xml:space="preserve"> REF _Ref163293949 \h </w:instrText>
      </w:r>
      <w:r w:rsidR="009B4AA9">
        <w:rPr>
          <w:color w:val="FF0000"/>
        </w:rPr>
        <w:instrText xml:space="preserve"> \* MERGEFORMAT </w:instrText>
      </w:r>
      <w:r w:rsidR="00C81A7B" w:rsidRPr="009B4AA9">
        <w:rPr>
          <w:color w:val="FF0000"/>
        </w:rPr>
      </w:r>
      <w:r w:rsidR="00C81A7B" w:rsidRPr="009B4AA9">
        <w:rPr>
          <w:color w:val="FF0000"/>
        </w:rPr>
        <w:fldChar w:fldCharType="separate"/>
      </w:r>
      <w:r w:rsidR="00BF7D63" w:rsidRPr="009B4AA9">
        <w:rPr>
          <w:color w:val="FF0000"/>
        </w:rPr>
        <w:t xml:space="preserve">Tabela </w:t>
      </w:r>
      <w:r w:rsidR="00BF7D63" w:rsidRPr="009B4AA9">
        <w:rPr>
          <w:noProof/>
          <w:color w:val="FF0000"/>
        </w:rPr>
        <w:t>78</w:t>
      </w:r>
      <w:r w:rsidR="00C81A7B" w:rsidRPr="009B4AA9">
        <w:rPr>
          <w:color w:val="FF0000"/>
        </w:rPr>
        <w:fldChar w:fldCharType="end"/>
      </w:r>
      <w:r w:rsidRPr="009B4AA9">
        <w:rPr>
          <w:color w:val="FF0000"/>
        </w:rPr>
        <w:t>)</w:t>
      </w:r>
      <w:r w:rsidR="00C81A7B" w:rsidRPr="009B4AA9">
        <w:rPr>
          <w:color w:val="FF0000"/>
        </w:rPr>
        <w:t>.</w:t>
      </w:r>
      <w:r w:rsidRPr="009B4AA9">
        <w:rPr>
          <w:color w:val="FF0000"/>
        </w:rPr>
        <w:t xml:space="preserve"> </w:t>
      </w:r>
      <w:r w:rsidR="00C81A7B" w:rsidRPr="009B4AA9">
        <w:rPr>
          <w:color w:val="FF0000"/>
        </w:rPr>
        <w:t xml:space="preserve">Mają one </w:t>
      </w:r>
      <w:r w:rsidRPr="009B4AA9">
        <w:rPr>
          <w:color w:val="FF0000"/>
        </w:rPr>
        <w:t>uzasadniony na podstawie przedstawionych badań, potencjał do skuteczne</w:t>
      </w:r>
      <w:r w:rsidR="00C81A7B" w:rsidRPr="009B4AA9">
        <w:rPr>
          <w:color w:val="FF0000"/>
        </w:rPr>
        <w:t>go wspierania działań dotyczących doskonalenia systemu zarządzania jakością prowadzonych na polskich uczelniach technicznych. Stanowią</w:t>
      </w:r>
      <w:r w:rsidR="00B665D3" w:rsidRPr="009B4AA9">
        <w:rPr>
          <w:color w:val="FF0000"/>
        </w:rPr>
        <w:t xml:space="preserve"> one propozycję</w:t>
      </w:r>
      <w:r w:rsidR="00C81A7B" w:rsidRPr="009B4AA9">
        <w:rPr>
          <w:color w:val="FF0000"/>
        </w:rPr>
        <w:t xml:space="preserve"> </w:t>
      </w:r>
      <w:r w:rsidR="00B665D3" w:rsidRPr="009B4AA9">
        <w:rPr>
          <w:color w:val="FF0000"/>
        </w:rPr>
        <w:t xml:space="preserve">podstawowego zestawu do stosowania przy </w:t>
      </w:r>
      <w:r w:rsidR="00C81A7B" w:rsidRPr="009B4AA9">
        <w:rPr>
          <w:color w:val="FF0000"/>
        </w:rPr>
        <w:t>rozpoczęci</w:t>
      </w:r>
      <w:r w:rsidR="00B665D3" w:rsidRPr="009B4AA9">
        <w:rPr>
          <w:color w:val="FF0000"/>
        </w:rPr>
        <w:t>u</w:t>
      </w:r>
      <w:r w:rsidR="00C81A7B" w:rsidRPr="009B4AA9">
        <w:rPr>
          <w:color w:val="FF0000"/>
        </w:rPr>
        <w:t xml:space="preserve"> działań</w:t>
      </w:r>
      <w:r w:rsidR="00B665D3" w:rsidRPr="009B4AA9">
        <w:rPr>
          <w:color w:val="FF0000"/>
        </w:rPr>
        <w:t xml:space="preserve"> doskonalących.</w:t>
      </w:r>
      <w:r w:rsidR="00C81A7B" w:rsidRPr="009B4AA9">
        <w:rPr>
          <w:color w:val="FF0000"/>
        </w:rPr>
        <w:t xml:space="preserve"> </w:t>
      </w:r>
      <w:r w:rsidR="00B665D3" w:rsidRPr="009B4AA9">
        <w:rPr>
          <w:color w:val="FF0000"/>
        </w:rPr>
        <w:t>W</w:t>
      </w:r>
      <w:r w:rsidR="00C81A7B" w:rsidRPr="009B4AA9">
        <w:rPr>
          <w:color w:val="FF0000"/>
        </w:rPr>
        <w:t xml:space="preserve"> ramach </w:t>
      </w:r>
      <w:r w:rsidR="00B665D3" w:rsidRPr="009B4AA9">
        <w:rPr>
          <w:color w:val="FF0000"/>
        </w:rPr>
        <w:t>tych działań jednak</w:t>
      </w:r>
      <w:r w:rsidR="00C81A7B" w:rsidRPr="009B4AA9">
        <w:rPr>
          <w:color w:val="FF0000"/>
        </w:rPr>
        <w:t xml:space="preserve"> najistotniejsz</w:t>
      </w:r>
      <w:r w:rsidR="00B665D3" w:rsidRPr="009B4AA9">
        <w:rPr>
          <w:color w:val="FF0000"/>
        </w:rPr>
        <w:t>ym</w:t>
      </w:r>
      <w:r w:rsidR="00C81A7B" w:rsidRPr="009B4AA9">
        <w:rPr>
          <w:color w:val="FF0000"/>
        </w:rPr>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1" w:name="_Toc164801036"/>
      <w:bookmarkStart w:id="622" w:name="_Toc168466266"/>
      <w:r w:rsidRPr="00067CA7">
        <w:lastRenderedPageBreak/>
        <w:t>Podsumowanie</w:t>
      </w:r>
      <w:bookmarkEnd w:id="621"/>
      <w:bookmarkEnd w:id="622"/>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289F8EB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BF7D6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BF7D63">
        <w:t xml:space="preserve">Tabela </w:t>
      </w:r>
      <w:r w:rsidR="00BF7D63">
        <w:rPr>
          <w:noProof/>
        </w:rPr>
        <w:t>80</w:t>
      </w:r>
      <w:r w:rsidR="008A61F3">
        <w:fldChar w:fldCharType="end"/>
      </w:r>
      <w:r>
        <w:t>).</w:t>
      </w:r>
    </w:p>
    <w:p w14:paraId="3FD84168" w14:textId="1D019FC6" w:rsidR="008A61F3" w:rsidRDefault="008A61F3" w:rsidP="008A61F3">
      <w:pPr>
        <w:pStyle w:val="Tytutabeli"/>
      </w:pPr>
      <w:bookmarkStart w:id="623" w:name="_Ref164719946"/>
      <w:bookmarkStart w:id="624" w:name="_Ref164719939"/>
      <w:bookmarkStart w:id="625"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3"/>
      <w:r>
        <w:t xml:space="preserve"> Zestawienie wyników weryfikacji hipotez</w:t>
      </w:r>
      <w:bookmarkEnd w:id="624"/>
      <w:bookmarkEnd w:id="625"/>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BD10DBF" w:rsidR="00A4701A" w:rsidRDefault="00774C95" w:rsidP="00774C95">
      <w:r>
        <w:t>W zestawieniu po</w:t>
      </w:r>
      <w:r>
        <w:fldChar w:fldCharType="begin"/>
      </w:r>
      <w:r>
        <w:instrText xml:space="preserve"> REF _Ref164719939 \p \h </w:instrText>
      </w:r>
      <w:r>
        <w:fldChar w:fldCharType="separate"/>
      </w:r>
      <w:r w:rsidR="00BF7D63">
        <w:t>wyżej</w:t>
      </w:r>
      <w:r>
        <w:fldChar w:fldCharType="end"/>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w:t>
      </w:r>
      <w:r w:rsidR="00CC588E">
        <w:t>ż</w:t>
      </w:r>
      <w:r w:rsidR="004B7E23">
        <w:t xml:space="preserve">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6"/>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6"/>
      <w:r w:rsidR="00676155">
        <w:rPr>
          <w:rStyle w:val="Odwoaniedokomentarza"/>
          <w:rFonts w:ascii="Times New Roman" w:eastAsia="Times New Roman" w:hAnsi="Times New Roman"/>
          <w:szCs w:val="20"/>
          <w:lang w:eastAsia="pl-PL"/>
        </w:rPr>
        <w:commentReference w:id="626"/>
      </w:r>
    </w:p>
    <w:p w14:paraId="0CE65B7E" w14:textId="401A7CDD" w:rsidR="00820D54" w:rsidRPr="0065065D" w:rsidRDefault="00820D54" w:rsidP="00276247">
      <w:pPr>
        <w:pStyle w:val="Nagwek1"/>
        <w:numPr>
          <w:ilvl w:val="0"/>
          <w:numId w:val="0"/>
        </w:numPr>
        <w:ind w:left="432"/>
        <w:rPr>
          <w:lang w:val="en-GB"/>
        </w:rPr>
      </w:pPr>
      <w:bookmarkStart w:id="627" w:name="_Toc164801037"/>
      <w:bookmarkStart w:id="628" w:name="_Toc168466267"/>
      <w:r w:rsidRPr="0065065D">
        <w:rPr>
          <w:lang w:val="en-GB"/>
        </w:rPr>
        <w:lastRenderedPageBreak/>
        <w:t>Spis literatury</w:t>
      </w:r>
      <w:bookmarkEnd w:id="627"/>
      <w:bookmarkEnd w:id="628"/>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9" w:name="_Toc168466268"/>
      <w:bookmarkStart w:id="630" w:name="_Toc164801039"/>
      <w:r w:rsidRPr="00EA682C">
        <w:lastRenderedPageBreak/>
        <w:t>Spis treści</w:t>
      </w:r>
      <w:bookmarkEnd w:id="629"/>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1" w:name="_Toc168466269"/>
      <w:r w:rsidRPr="00233788">
        <w:lastRenderedPageBreak/>
        <w:t>Wykaz rysunków</w:t>
      </w:r>
      <w:bookmarkEnd w:id="630"/>
      <w:bookmarkEnd w:id="631"/>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2" w:name="_Toc164801040"/>
      <w:bookmarkStart w:id="633" w:name="_Toc168466270"/>
      <w:r w:rsidRPr="00EA682C">
        <w:lastRenderedPageBreak/>
        <w:t xml:space="preserve">Wykaz </w:t>
      </w:r>
      <w:r w:rsidR="00EA682C" w:rsidRPr="00EA682C">
        <w:t>t</w:t>
      </w:r>
      <w:r w:rsidRPr="00EA682C">
        <w:t>abel</w:t>
      </w:r>
      <w:bookmarkEnd w:id="632"/>
      <w:bookmarkEnd w:id="633"/>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4" w:name="_Toc164801041"/>
      <w:bookmarkStart w:id="635" w:name="_Toc168466271"/>
      <w:r w:rsidRPr="00233788">
        <w:lastRenderedPageBreak/>
        <w:t>Wykaz załączników</w:t>
      </w:r>
      <w:bookmarkEnd w:id="634"/>
      <w:bookmarkEnd w:id="635"/>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rsidP="002D3260">
      <w:pPr>
        <w:pStyle w:val="Akapitzlist"/>
        <w:numPr>
          <w:ilvl w:val="0"/>
          <w:numId w:val="15"/>
        </w:numPr>
      </w:pPr>
      <w:r w:rsidRPr="004C1815">
        <w:t>Lista artykułów naukowych przyjętych do analizy grup interesariuszy uczelni w badaniu SLR</w:t>
      </w:r>
    </w:p>
    <w:p w14:paraId="1314F4D6" w14:textId="553369B8" w:rsidR="004C1815" w:rsidRDefault="004C1815" w:rsidP="002D3260">
      <w:pPr>
        <w:pStyle w:val="Akapitzlist"/>
        <w:numPr>
          <w:ilvl w:val="0"/>
          <w:numId w:val="15"/>
        </w:numPr>
      </w:pPr>
      <w:r w:rsidRPr="004C1815">
        <w:t>Szczegółowa lista analizowanych fraz odnoszących się do interesariuszy uczelni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6" w:name="_Ref66902367"/>
      <w:bookmarkStart w:id="637" w:name="_Toc164801042"/>
      <w:bookmarkStart w:id="638"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6"/>
      <w:bookmarkEnd w:id="637"/>
      <w:bookmarkEnd w:id="63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6947E0E7" w:rsidR="00FB1317" w:rsidRPr="00233788" w:rsidRDefault="00FB1317" w:rsidP="002D3260">
      <w:pPr>
        <w:pStyle w:val="Akapitzlist"/>
        <w:numPr>
          <w:ilvl w:val="0"/>
          <w:numId w:val="26"/>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9" w:name="_Toc164801043"/>
      <w:bookmarkStart w:id="640" w:name="_Toc168466273"/>
      <w:r w:rsidRPr="00233788">
        <w:lastRenderedPageBreak/>
        <w:t>Załącznik 2 - Kwestionariusze badania satysfakcji interesariuszy</w:t>
      </w:r>
      <w:bookmarkEnd w:id="639"/>
      <w:bookmarkEnd w:id="640"/>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54713A30" w:rsidR="00FB1317" w:rsidRPr="00233788" w:rsidRDefault="00FB1317" w:rsidP="002D3260">
      <w:pPr>
        <w:pStyle w:val="Akapitzlist"/>
        <w:numPr>
          <w:ilvl w:val="0"/>
          <w:numId w:val="25"/>
        </w:numPr>
      </w:pPr>
      <w:r w:rsidRPr="00233788">
        <w:t>Kwestionariusz badania satysfakcji przedstawicieli władz uczelni technicznej: jakość usług uczelni</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1" w:name="_Toc164801044"/>
      <w:bookmarkStart w:id="642"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1"/>
      <w:bookmarkEnd w:id="642"/>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3" w:name="_Toc164801045"/>
      <w:bookmarkStart w:id="644"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3"/>
      <w:bookmarkEnd w:id="644"/>
    </w:p>
    <w:p w14:paraId="5427DF13" w14:textId="6C1135F4" w:rsidR="00622247" w:rsidRDefault="00622247" w:rsidP="00622247">
      <w:pPr>
        <w:pStyle w:val="Tytutabeli"/>
      </w:pPr>
      <w:bookmarkStart w:id="645" w:name="_Ref134656238"/>
      <w:bookmarkStart w:id="646"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5"/>
      <w:r>
        <w:t xml:space="preserve"> </w:t>
      </w:r>
      <w:r w:rsidRPr="00622247">
        <w:rPr>
          <w:lang w:eastAsia="pl-PL"/>
        </w:rPr>
        <w:t xml:space="preserve">RankingRV250 dla top100 uczelni w THE, ARWU, QS i </w:t>
      </w:r>
      <w:proofErr w:type="spellStart"/>
      <w:r w:rsidRPr="00622247">
        <w:rPr>
          <w:lang w:eastAsia="pl-PL"/>
        </w:rPr>
        <w:t>Webometrics</w:t>
      </w:r>
      <w:bookmarkEnd w:id="64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7" w:name="_Toc164801046"/>
      <w:bookmarkStart w:id="648" w:name="_Toc168466276"/>
      <w:r w:rsidRPr="00233788">
        <w:lastRenderedPageBreak/>
        <w:t xml:space="preserve">Załącznik </w:t>
      </w:r>
      <w:r>
        <w:t>5</w:t>
      </w:r>
      <w:r w:rsidRPr="00233788">
        <w:t xml:space="preserve"> – </w:t>
      </w:r>
      <w:r>
        <w:t>Lista artykułów naukowych przyjętych do Analizy grup interesariuszy uczelni w badaniu SLR</w:t>
      </w:r>
      <w:bookmarkEnd w:id="647"/>
      <w:bookmarkEnd w:id="648"/>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9117B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117B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117B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117B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117B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117B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117B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117B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117B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117B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117B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117B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117B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117B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117B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117B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117B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117B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117B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117B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117B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117B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117B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117B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117B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117B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117B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117B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117B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117B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117B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117B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117B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117B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117B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117B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117B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117B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117B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117B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117B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117B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117B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117B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117B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117B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117B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117B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117B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117B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117B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117B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117B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117B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117B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117B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117B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117B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117B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117B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117B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117B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117B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117B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117B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117B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117B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117B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117B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117B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117B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117B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117B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117B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117B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117B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117B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117B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117B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117B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117B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117B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117B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117B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117B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117B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117B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117B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117B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117B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117B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117B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117B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117B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117B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117B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117B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117B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117B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117B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117B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117B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117B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117B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117B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117B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117B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117B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117B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117B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117B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117B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117B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117B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117B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117B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117B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117B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117B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117B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117B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117B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117B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117B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117B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117B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117B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117B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117B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117B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117B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117B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117B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117B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117B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117B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117B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117B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117B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117B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117B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117B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117B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117B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117B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117B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117B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117B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117B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117B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117B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117B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117B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117B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117B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117B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117B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117B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117B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117B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117B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117B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117B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117B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117B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117B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117B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117B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117B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117B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117B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117B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117B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117B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117B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117B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117B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117B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117B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117B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117B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117B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117B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117B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117B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117B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117B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117B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117B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117B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117B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117B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117B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117B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117B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117B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117B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117B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117B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117B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117B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117B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117B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117B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117B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117B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117B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117B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117B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117B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117B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117B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117B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117B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117B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117B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117B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117B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117B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117B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117B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117B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117B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117B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117B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117B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117B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117B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117B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117B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117B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117B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117B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117B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117B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117B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117B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117B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117B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117B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117B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117B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117B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117B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117B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117B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117B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117B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117B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117B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117B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117B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117B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117B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117B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117B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117B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117B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117B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117B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117B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117B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117B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117B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117B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117B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117B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117B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117B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117B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117B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117B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117B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117B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117B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117B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117B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117B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117B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117B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117B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117B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117B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117B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117B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117B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117B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117B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117B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117B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117B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117B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117B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117B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117B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117B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117B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117B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117B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117B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117B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117B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117B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117B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117B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117B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117B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117B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117B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117B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117B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117B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117B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117B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117B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117B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117B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117B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117B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117B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117B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117B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117B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117B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117B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117B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117B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117B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117B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117B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117B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117B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117B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117B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117B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117B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117B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117B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117B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117B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117B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117B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117B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117B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117B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117B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117B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117B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117B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117B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117B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117B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117B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117B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117B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117B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117B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117B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117B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117B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117B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117B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117B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117B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117B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117B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117B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117B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117B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117B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117B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117B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117B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117B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117B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117B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117B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117B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117B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117B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117B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117B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117B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117B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117B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117B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117B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117B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117B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117B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117B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117B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117B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117B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117B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117B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117B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117B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117B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117B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117B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117B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117B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117B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117B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117B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117B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117B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117B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117B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117B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117B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117B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117B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117B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117B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117B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117B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117B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117B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117B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117B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117B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117B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117B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117B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117B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117B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117B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117B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117B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9117B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117B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117B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117B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117B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117B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117B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49" w:name="_Toc164801047"/>
      <w:bookmarkStart w:id="650" w:name="_Toc168466277"/>
      <w:r w:rsidRPr="00233788">
        <w:lastRenderedPageBreak/>
        <w:t xml:space="preserve">Załącznik </w:t>
      </w:r>
      <w:r>
        <w:t>6</w:t>
      </w:r>
      <w:r w:rsidRPr="00233788">
        <w:t xml:space="preserve"> – </w:t>
      </w:r>
      <w:bookmarkStart w:id="651" w:name="_Hlk157755664"/>
      <w:r>
        <w:t xml:space="preserve">Szczegółowa Lista Analizowanych fraz </w:t>
      </w:r>
      <w:r w:rsidR="00D51AB7">
        <w:br/>
      </w:r>
      <w:r>
        <w:t>odnoszących się do inter</w:t>
      </w:r>
      <w:r w:rsidR="004C1815">
        <w:t>E</w:t>
      </w:r>
      <w:r>
        <w:t>sariuszy uczelni w badaniu SLR</w:t>
      </w:r>
      <w:bookmarkEnd w:id="649"/>
      <w:bookmarkEnd w:id="650"/>
      <w:bookmarkEnd w:id="65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2" w:name="_Toc164801048"/>
      <w:bookmarkStart w:id="653"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2"/>
      <w:bookmarkEnd w:id="653"/>
    </w:p>
    <w:p w14:paraId="74AE2DCF" w14:textId="4CA19AF2" w:rsidR="00BC6853" w:rsidRDefault="00BC6853" w:rsidP="00BC6853">
      <w:commentRangeStart w:id="654"/>
      <w:r>
        <w:t>Wstawić obraz SSDQM_HQ</w:t>
      </w:r>
      <w:commentRangeEnd w:id="654"/>
      <w:r>
        <w:rPr>
          <w:rStyle w:val="Odwoaniedokomentarza"/>
          <w:rFonts w:ascii="Times New Roman" w:eastAsia="Times New Roman" w:hAnsi="Times New Roman"/>
          <w:szCs w:val="20"/>
          <w:lang w:eastAsia="pl-PL"/>
        </w:rPr>
        <w:commentReference w:id="654"/>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CA7FCD8"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6"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2"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9"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0"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4"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1"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5"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6"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6"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3"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4"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5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5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6"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4"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291BF0" w14:textId="77777777" w:rsidR="00807898" w:rsidRDefault="00807898" w:rsidP="00807180">
      <w:pPr>
        <w:spacing w:line="240" w:lineRule="auto"/>
      </w:pPr>
      <w:r>
        <w:separator/>
      </w:r>
    </w:p>
  </w:endnote>
  <w:endnote w:type="continuationSeparator" w:id="0">
    <w:p w14:paraId="057EBDD9" w14:textId="77777777" w:rsidR="00807898" w:rsidRDefault="0080789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47187E" w14:textId="77777777" w:rsidR="00807898" w:rsidRDefault="00807898" w:rsidP="00807180">
      <w:pPr>
        <w:spacing w:line="240" w:lineRule="auto"/>
      </w:pPr>
      <w:r>
        <w:separator/>
      </w:r>
    </w:p>
  </w:footnote>
  <w:footnote w:type="continuationSeparator" w:id="0">
    <w:p w14:paraId="646D25EA" w14:textId="77777777" w:rsidR="00807898" w:rsidRDefault="00807898"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4">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6">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1">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2">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3">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1"/>
  </w:num>
  <w:num w:numId="7" w16cid:durableId="1496728163">
    <w:abstractNumId w:val="7"/>
  </w:num>
  <w:num w:numId="8" w16cid:durableId="1567885209">
    <w:abstractNumId w:val="50"/>
  </w:num>
  <w:num w:numId="9" w16cid:durableId="892035834">
    <w:abstractNumId w:val="46"/>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7"/>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8"/>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5"/>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9"/>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 w:numId="63" w16cid:durableId="2621490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503860785">
    <w:abstractNumId w:val="44"/>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95</TotalTime>
  <Pages>408</Pages>
  <Words>360344</Words>
  <Characters>2162070</Characters>
  <Application>Microsoft Office Word</Application>
  <DocSecurity>0</DocSecurity>
  <Lines>18017</Lines>
  <Paragraphs>503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1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6</cp:revision>
  <cp:lastPrinted>2024-05-10T18:45:00Z</cp:lastPrinted>
  <dcterms:created xsi:type="dcterms:W3CDTF">2021-05-09T13:07:00Z</dcterms:created>
  <dcterms:modified xsi:type="dcterms:W3CDTF">2024-06-0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